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20A55" w14:textId="77777777" w:rsidR="00FC0EB0" w:rsidRPr="00027D30" w:rsidRDefault="00FC0EB0" w:rsidP="00FC0EB0">
      <w:pPr>
        <w:rPr>
          <w:rFonts w:ascii="Arial" w:hAnsi="Arial" w:cs="Arial"/>
          <w:b/>
          <w:sz w:val="32"/>
          <w:szCs w:val="32"/>
        </w:rPr>
      </w:pPr>
      <w:r w:rsidRPr="00027D30">
        <w:rPr>
          <w:rFonts w:ascii="Arial" w:hAnsi="Arial" w:cs="Arial"/>
          <w:b/>
          <w:sz w:val="32"/>
          <w:szCs w:val="32"/>
          <w:lang w:val="en-US"/>
        </w:rPr>
        <w:t>Transforming the knowledge store</w:t>
      </w:r>
      <w:r w:rsidRPr="00027D30">
        <w:rPr>
          <w:rFonts w:ascii="Arial" w:hAnsi="Arial" w:cs="Arial"/>
          <w:b/>
          <w:sz w:val="32"/>
          <w:szCs w:val="32"/>
        </w:rPr>
        <w:t>: The social justice implications of the policy and practice of curriculum renewal</w:t>
      </w:r>
    </w:p>
    <w:p w14:paraId="56A32B74" w14:textId="77777777" w:rsidR="00FC0EB0" w:rsidRPr="00027D30" w:rsidRDefault="00FC0EB0" w:rsidP="00501FA0">
      <w:pPr>
        <w:pStyle w:val="ConfAuthorName"/>
      </w:pPr>
    </w:p>
    <w:p w14:paraId="4CC6F368" w14:textId="77777777" w:rsidR="00047AEE" w:rsidRPr="00027D30" w:rsidRDefault="00632F15" w:rsidP="00501FA0">
      <w:pPr>
        <w:pStyle w:val="ConfAuthorName"/>
      </w:pPr>
      <w:r w:rsidRPr="00027D30">
        <w:t>Arlene Harvey</w:t>
      </w:r>
    </w:p>
    <w:p w14:paraId="0774B6B3" w14:textId="77777777" w:rsidR="00047AEE" w:rsidRPr="00027D30" w:rsidRDefault="00632F15" w:rsidP="00501FA0">
      <w:pPr>
        <w:pStyle w:val="ConfAuthorDetails"/>
      </w:pPr>
      <w:r w:rsidRPr="00027D30">
        <w:t>Learning Centre</w:t>
      </w:r>
      <w:r w:rsidR="00047AEE" w:rsidRPr="00027D30">
        <w:t xml:space="preserve">, </w:t>
      </w:r>
      <w:r w:rsidRPr="00027D30">
        <w:t>University of Sydney</w:t>
      </w:r>
      <w:r w:rsidR="00047AEE" w:rsidRPr="00027D30">
        <w:t xml:space="preserve">, </w:t>
      </w:r>
      <w:r w:rsidRPr="00027D30">
        <w:t>arlene.harvey@sydney.edu.au</w:t>
      </w:r>
    </w:p>
    <w:p w14:paraId="2391A34E" w14:textId="77777777" w:rsidR="00047AEE" w:rsidRPr="00027D30" w:rsidRDefault="00632F15" w:rsidP="00501FA0">
      <w:pPr>
        <w:pStyle w:val="ConfAuthorName"/>
      </w:pPr>
      <w:r w:rsidRPr="00027D30">
        <w:t>Gabrielle Russell-Mundine</w:t>
      </w:r>
    </w:p>
    <w:p w14:paraId="2532BC9B" w14:textId="77777777" w:rsidR="00047AEE" w:rsidRPr="00027D30" w:rsidRDefault="00632F15" w:rsidP="00501FA0">
      <w:pPr>
        <w:pStyle w:val="ConfAuthorDetails"/>
      </w:pPr>
      <w:r w:rsidRPr="00027D30">
        <w:t>National Centre for Cultural Competence,</w:t>
      </w:r>
      <w:r w:rsidR="00642D3D" w:rsidRPr="00027D30">
        <w:t xml:space="preserve"> </w:t>
      </w:r>
      <w:r w:rsidRPr="00027D30">
        <w:t>University of Sydney</w:t>
      </w:r>
      <w:r w:rsidR="00047AEE" w:rsidRPr="00027D30">
        <w:t xml:space="preserve">, </w:t>
      </w:r>
      <w:r w:rsidRPr="00027D30">
        <w:t>gabrielle.russell-mundine@sydney.edu.au</w:t>
      </w:r>
    </w:p>
    <w:p w14:paraId="267A54E9" w14:textId="77777777" w:rsidR="00501FA0" w:rsidRPr="00027D30" w:rsidRDefault="00FC0EB0" w:rsidP="00501FA0">
      <w:pPr>
        <w:pStyle w:val="Conf-AbstractHeading"/>
      </w:pPr>
      <w:r w:rsidRPr="00027D30">
        <w:rPr>
          <w:lang w:val="en-US"/>
        </w:rPr>
        <w:t>Abstract</w:t>
      </w:r>
    </w:p>
    <w:p w14:paraId="2FAB207E" w14:textId="262F28B8" w:rsidR="00BA1C1B" w:rsidRDefault="00BA1C1B" w:rsidP="00BA1C1B">
      <w:pPr>
        <w:pStyle w:val="Conf-Abstracttext"/>
        <w:rPr>
          <w:lang w:val="en-US" w:eastAsia="en-GB"/>
        </w:rPr>
      </w:pPr>
      <w:r>
        <w:rPr>
          <w:lang w:val="en-US" w:eastAsia="en-GB"/>
        </w:rPr>
        <w:t xml:space="preserve">This paper describes a strategy that involves embedding cultural competence across the curriculum in a large Australian university. Essential to the university’s understanding of cultural competence is a commitment to lift the profile of Aboriginal and Torres Strait Islander cultures, experiences and histories through curriculum renewal. Embedded in the approach to this renewal process is the critical question “what knowledge(s) is important for inclusion in the contemporary curriculum” (Case, 2015). Effective cultural competence is located in a social justice paradigm and requires intentionally creating space for the inclusion of different perspectives. In the Australian context embedding Indigenous </w:t>
      </w:r>
      <w:proofErr w:type="spellStart"/>
      <w:r>
        <w:rPr>
          <w:lang w:val="en-US" w:eastAsia="en-GB"/>
        </w:rPr>
        <w:t>knowledges</w:t>
      </w:r>
      <w:proofErr w:type="spellEnd"/>
      <w:r>
        <w:rPr>
          <w:lang w:val="en-US" w:eastAsia="en-GB"/>
        </w:rPr>
        <w:t xml:space="preserve"> in the curriculum is particularly pertinent and contributes to calls to </w:t>
      </w:r>
      <w:proofErr w:type="spellStart"/>
      <w:r>
        <w:rPr>
          <w:lang w:val="en-US" w:eastAsia="en-GB"/>
        </w:rPr>
        <w:t>decolonise</w:t>
      </w:r>
      <w:proofErr w:type="spellEnd"/>
      <w:r>
        <w:rPr>
          <w:lang w:val="en-US" w:eastAsia="en-GB"/>
        </w:rPr>
        <w:t xml:space="preserve"> the academy, a process </w:t>
      </w:r>
      <w:proofErr w:type="gramStart"/>
      <w:r>
        <w:rPr>
          <w:lang w:val="en-US" w:eastAsia="en-GB"/>
        </w:rPr>
        <w:t>which</w:t>
      </w:r>
      <w:proofErr w:type="gramEnd"/>
      <w:r>
        <w:rPr>
          <w:lang w:val="en-US" w:eastAsia="en-GB"/>
        </w:rPr>
        <w:t xml:space="preserve"> goes to the heart of the question about which </w:t>
      </w:r>
      <w:proofErr w:type="spellStart"/>
      <w:r>
        <w:rPr>
          <w:lang w:val="en-US" w:eastAsia="en-GB"/>
        </w:rPr>
        <w:t>knowledges</w:t>
      </w:r>
      <w:proofErr w:type="spellEnd"/>
      <w:r>
        <w:rPr>
          <w:lang w:val="en-US" w:eastAsia="en-GB"/>
        </w:rPr>
        <w:t xml:space="preserve"> are included. The process of </w:t>
      </w:r>
      <w:proofErr w:type="spellStart"/>
      <w:r>
        <w:rPr>
          <w:lang w:val="en-US" w:eastAsia="en-GB"/>
        </w:rPr>
        <w:t>decolonising</w:t>
      </w:r>
      <w:proofErr w:type="spellEnd"/>
      <w:r>
        <w:rPr>
          <w:lang w:val="en-US" w:eastAsia="en-GB"/>
        </w:rPr>
        <w:t xml:space="preserve"> addresses barriers to the inclusion of non-Western epistemologies and voices and helps to dismantle a system dominated by Western culture and thought. Rather than merely making space for Indigenous </w:t>
      </w:r>
      <w:proofErr w:type="spellStart"/>
      <w:r>
        <w:rPr>
          <w:lang w:val="en-US" w:eastAsia="en-GB"/>
        </w:rPr>
        <w:t>knowledges</w:t>
      </w:r>
      <w:proofErr w:type="spellEnd"/>
      <w:r>
        <w:rPr>
          <w:lang w:val="en-US" w:eastAsia="en-GB"/>
        </w:rPr>
        <w:t xml:space="preserve">, however, </w:t>
      </w:r>
      <w:proofErr w:type="spellStart"/>
      <w:r>
        <w:rPr>
          <w:lang w:val="en-US" w:eastAsia="en-GB"/>
        </w:rPr>
        <w:t>decolonisation</w:t>
      </w:r>
      <w:proofErr w:type="spellEnd"/>
      <w:r>
        <w:rPr>
          <w:lang w:val="en-US" w:eastAsia="en-GB"/>
        </w:rPr>
        <w:t xml:space="preserve"> requires a genuine valuing of non-Western types of knowledge along with engagement in a new space where one epistemology is not uncritically replaced with another. The ultimate aim, therefore, may not necessarily be to merely add to our current “store of knowledge” (Case, 2015) but to also transform the way in which the store is currently </w:t>
      </w:r>
      <w:proofErr w:type="spellStart"/>
      <w:r>
        <w:rPr>
          <w:lang w:val="en-US" w:eastAsia="en-GB"/>
        </w:rPr>
        <w:t>conceptualised</w:t>
      </w:r>
      <w:proofErr w:type="spellEnd"/>
      <w:r>
        <w:rPr>
          <w:lang w:val="en-US" w:eastAsia="en-GB"/>
        </w:rPr>
        <w:t>. We explore here the opportunities and challenges for our institution and the extent to which disciplines steeped in Western world-views may be willing and able to undergo a potentially radical shift in thinking, e.g. by engaging in emancipatory approaches to critical thinking, incorporating non-</w:t>
      </w:r>
      <w:proofErr w:type="spellStart"/>
      <w:r>
        <w:rPr>
          <w:lang w:val="en-US" w:eastAsia="en-GB"/>
        </w:rPr>
        <w:t>problematising</w:t>
      </w:r>
      <w:proofErr w:type="spellEnd"/>
      <w:r>
        <w:rPr>
          <w:lang w:val="en-US" w:eastAsia="en-GB"/>
        </w:rPr>
        <w:t xml:space="preserve"> approaches to problem-solving (especially around Indigenous issues), and embracing critical self-reflection. We argue that more explicit links between the capabilities required for cultural competence development and our institution’s new graduate qualities will allow for better integration of cultural competence into the curriculum. In exploring the implications of our university’s goal, we consider the importance of action that liberates and ensures that multiple perspectives are heard.  The challenge is how to ensure we, individually and institutionally, effectively engage in this important and overdue social justice </w:t>
      </w:r>
      <w:proofErr w:type="spellStart"/>
      <w:r>
        <w:rPr>
          <w:lang w:val="en-US" w:eastAsia="en-GB"/>
        </w:rPr>
        <w:t>endeavour</w:t>
      </w:r>
      <w:proofErr w:type="spellEnd"/>
      <w:r>
        <w:rPr>
          <w:lang w:val="en-US" w:eastAsia="en-GB"/>
        </w:rPr>
        <w:t>.</w:t>
      </w:r>
    </w:p>
    <w:p w14:paraId="41FE0D1C" w14:textId="530A3F70" w:rsidR="00047AEE" w:rsidRPr="00027D30" w:rsidRDefault="00047AEE" w:rsidP="00B64A7C">
      <w:pPr>
        <w:pStyle w:val="Conf-AbstractHeading"/>
      </w:pPr>
      <w:r w:rsidRPr="00027D30">
        <w:t>Keywords</w:t>
      </w:r>
    </w:p>
    <w:p w14:paraId="4A49CDED" w14:textId="033E82DF" w:rsidR="00047AEE" w:rsidRPr="00027D30" w:rsidRDefault="00FC0EB0" w:rsidP="00F8068C">
      <w:pPr>
        <w:pStyle w:val="Conf-Abstracttext"/>
      </w:pPr>
      <w:r w:rsidRPr="00027D30">
        <w:t>C</w:t>
      </w:r>
      <w:r w:rsidR="00632F15" w:rsidRPr="00027D30">
        <w:t xml:space="preserve">ultural competence, social justice, curriculum renewal, Indigenous </w:t>
      </w:r>
      <w:proofErr w:type="spellStart"/>
      <w:r w:rsidR="00632F15" w:rsidRPr="00027D30">
        <w:t>knowledges</w:t>
      </w:r>
      <w:proofErr w:type="spellEnd"/>
      <w:r w:rsidR="00632F15" w:rsidRPr="00027D30">
        <w:t xml:space="preserve">, </w:t>
      </w:r>
      <w:r w:rsidR="00064151" w:rsidRPr="00027D30">
        <w:t>decolonis</w:t>
      </w:r>
      <w:r w:rsidR="00992A64" w:rsidRPr="00027D30">
        <w:t xml:space="preserve">ation, graduate qualities, </w:t>
      </w:r>
      <w:r w:rsidR="00397B49" w:rsidRPr="00027D30">
        <w:t>critical thinking</w:t>
      </w:r>
    </w:p>
    <w:p w14:paraId="0C6DE660" w14:textId="77777777" w:rsidR="002569C5" w:rsidRPr="00027D30" w:rsidRDefault="002569C5" w:rsidP="00F330AD">
      <w:pPr>
        <w:pStyle w:val="Conf-Abstracttext"/>
        <w:ind w:firstLine="288"/>
      </w:pPr>
    </w:p>
    <w:p w14:paraId="6F2BAC37" w14:textId="77777777" w:rsidR="00047AEE" w:rsidRPr="00027D30" w:rsidRDefault="00B60051" w:rsidP="00B64A7C">
      <w:pPr>
        <w:pStyle w:val="Heading1"/>
      </w:pPr>
      <w:r w:rsidRPr="00027D30">
        <w:t>Introduction</w:t>
      </w:r>
    </w:p>
    <w:p w14:paraId="73767821" w14:textId="3BCD10E1" w:rsidR="005971A3" w:rsidRPr="00027D30" w:rsidRDefault="00915E20" w:rsidP="002B5FC1">
      <w:pPr>
        <w:jc w:val="both"/>
        <w:rPr>
          <w:lang w:val="en-US"/>
        </w:rPr>
      </w:pPr>
      <w:r w:rsidRPr="00027D30">
        <w:rPr>
          <w:lang w:val="en-US"/>
        </w:rPr>
        <w:t>The context of our paper is a strategy that involves embedding cultural competence across the curriculum in</w:t>
      </w:r>
      <w:r w:rsidR="00FD00F2" w:rsidRPr="00027D30">
        <w:rPr>
          <w:lang w:val="en-US"/>
        </w:rPr>
        <w:t xml:space="preserve"> a large Australian university </w:t>
      </w:r>
      <w:r w:rsidR="00ED6B5E" w:rsidRPr="00027D30">
        <w:rPr>
          <w:rFonts w:cs="Verdana"/>
          <w:lang w:val="en-US"/>
        </w:rPr>
        <w:t xml:space="preserve">in connection with the introduction of cultural competence as a University wide graduate </w:t>
      </w:r>
      <w:r w:rsidR="003349CA" w:rsidRPr="00027D30">
        <w:rPr>
          <w:rFonts w:cs="Verdana"/>
          <w:lang w:val="en-US"/>
        </w:rPr>
        <w:t xml:space="preserve">quality </w:t>
      </w:r>
      <w:r w:rsidR="00902E78" w:rsidRPr="0092628D">
        <w:rPr>
          <w:rFonts w:cs="Verdana"/>
          <w:lang w:val="en-US"/>
        </w:rPr>
        <w:t>(The University of Sydney, 2015)</w:t>
      </w:r>
      <w:r w:rsidR="00ED6B5E" w:rsidRPr="0092628D">
        <w:rPr>
          <w:rFonts w:cs="Verdana"/>
          <w:lang w:val="en-US"/>
        </w:rPr>
        <w:t>.</w:t>
      </w:r>
      <w:r w:rsidR="00ED6B5E" w:rsidRPr="00027D30">
        <w:rPr>
          <w:rFonts w:cs="Verdana"/>
          <w:lang w:val="en-US"/>
        </w:rPr>
        <w:t xml:space="preserve"> </w:t>
      </w:r>
      <w:r w:rsidR="00AA1EB9" w:rsidRPr="00027D30">
        <w:rPr>
          <w:lang w:val="en-US"/>
        </w:rPr>
        <w:t xml:space="preserve">The </w:t>
      </w:r>
      <w:r w:rsidR="00FD00F2" w:rsidRPr="00027D30">
        <w:rPr>
          <w:lang w:val="en-US"/>
        </w:rPr>
        <w:t>main</w:t>
      </w:r>
      <w:r w:rsidR="00AA1EB9" w:rsidRPr="00027D30">
        <w:rPr>
          <w:lang w:val="en-US"/>
        </w:rPr>
        <w:t xml:space="preserve"> focus of </w:t>
      </w:r>
      <w:r w:rsidR="00FD00F2" w:rsidRPr="00027D30">
        <w:rPr>
          <w:lang w:val="en-US"/>
        </w:rPr>
        <w:t>the initial stage of this</w:t>
      </w:r>
      <w:r w:rsidR="00AA1EB9" w:rsidRPr="00027D30">
        <w:rPr>
          <w:lang w:val="en-US"/>
        </w:rPr>
        <w:t xml:space="preserve"> curriculum renewal is on lifting the profile of Aboriginal and Torres Strait Islander cultures, experiences and histories. </w:t>
      </w:r>
      <w:r w:rsidR="00ED6B5E" w:rsidRPr="00027D30">
        <w:rPr>
          <w:rFonts w:cs="Verdana"/>
          <w:lang w:val="en-US"/>
        </w:rPr>
        <w:t xml:space="preserve">Indigenous perspectives are seen as the obvious starting point for cultural competence in our Australian context, </w:t>
      </w:r>
      <w:r w:rsidR="00AA1EB9" w:rsidRPr="00027D30">
        <w:rPr>
          <w:rFonts w:cs="Verdana"/>
          <w:lang w:val="en-US"/>
        </w:rPr>
        <w:t xml:space="preserve">to be </w:t>
      </w:r>
      <w:r w:rsidR="00ED6B5E" w:rsidRPr="00027D30">
        <w:rPr>
          <w:rFonts w:cs="Verdana"/>
          <w:lang w:val="en-US"/>
        </w:rPr>
        <w:t xml:space="preserve">followed by a move towards a broader </w:t>
      </w:r>
      <w:r w:rsidR="00AA1EB9" w:rsidRPr="00027D30">
        <w:rPr>
          <w:rFonts w:cs="Verdana"/>
          <w:lang w:val="en-US"/>
        </w:rPr>
        <w:t>approach</w:t>
      </w:r>
      <w:r w:rsidR="00ED6B5E" w:rsidRPr="00027D30">
        <w:rPr>
          <w:rFonts w:cs="Verdana"/>
          <w:lang w:val="en-US"/>
        </w:rPr>
        <w:t xml:space="preserve"> </w:t>
      </w:r>
      <w:r w:rsidR="00AA1EB9" w:rsidRPr="00027D30">
        <w:rPr>
          <w:rFonts w:cs="Verdana"/>
          <w:lang w:val="en-US"/>
        </w:rPr>
        <w:t>to</w:t>
      </w:r>
      <w:r w:rsidR="00ED6B5E" w:rsidRPr="00027D30">
        <w:rPr>
          <w:rFonts w:cs="Verdana"/>
          <w:lang w:val="en-US"/>
        </w:rPr>
        <w:t xml:space="preserve"> cultural competence. </w:t>
      </w:r>
      <w:r w:rsidR="00ED6B5E" w:rsidRPr="00027D30">
        <w:rPr>
          <w:lang w:val="en-US"/>
        </w:rPr>
        <w:t xml:space="preserve">Importantly, </w:t>
      </w:r>
      <w:r w:rsidR="009C633E" w:rsidRPr="00027D30">
        <w:rPr>
          <w:lang w:val="en-US"/>
        </w:rPr>
        <w:t>this work</w:t>
      </w:r>
      <w:r w:rsidR="00ED6B5E" w:rsidRPr="00027D30">
        <w:rPr>
          <w:lang w:val="en-US"/>
        </w:rPr>
        <w:t xml:space="preserve"> is being implemented under the direction of Aboriginal leaders at the highest levels of the University: the Deputy Vice Chancellor</w:t>
      </w:r>
      <w:r w:rsidR="00103F43">
        <w:rPr>
          <w:lang w:val="en-US"/>
        </w:rPr>
        <w:t xml:space="preserve"> (</w:t>
      </w:r>
      <w:r w:rsidR="00ED6B5E" w:rsidRPr="00027D30">
        <w:rPr>
          <w:lang w:val="en-US"/>
        </w:rPr>
        <w:t>Indigenous Strategy and Services</w:t>
      </w:r>
      <w:r w:rsidR="00103F43">
        <w:rPr>
          <w:lang w:val="en-US"/>
        </w:rPr>
        <w:t>)</w:t>
      </w:r>
      <w:r w:rsidR="00ED6B5E" w:rsidRPr="00027D30">
        <w:rPr>
          <w:lang w:val="en-US"/>
        </w:rPr>
        <w:t xml:space="preserve"> and the Director of the recently instituted National Centre for Cultural Competence</w:t>
      </w:r>
      <w:r w:rsidR="001E40C2" w:rsidRPr="00027D30">
        <w:rPr>
          <w:lang w:val="en-US"/>
        </w:rPr>
        <w:t xml:space="preserve"> (NCCC)</w:t>
      </w:r>
      <w:r w:rsidR="00ED6B5E" w:rsidRPr="00027D30">
        <w:rPr>
          <w:lang w:val="en-US"/>
        </w:rPr>
        <w:t xml:space="preserve">, in conjunction with the (non-Indigenous) Deputy Vice Chancellor, Education. It </w:t>
      </w:r>
      <w:r w:rsidR="00ED6B5E" w:rsidRPr="00027D30">
        <w:rPr>
          <w:lang w:val="en-US"/>
        </w:rPr>
        <w:lastRenderedPageBreak/>
        <w:t>is also being implemented with a view to breadth, depth and sustainability.</w:t>
      </w:r>
      <w:r w:rsidR="00973A81">
        <w:rPr>
          <w:lang w:val="en-US"/>
        </w:rPr>
        <w:t xml:space="preserve"> </w:t>
      </w:r>
      <w:r w:rsidR="003349CA" w:rsidRPr="00027D30">
        <w:rPr>
          <w:rFonts w:cs="Calibri"/>
          <w:lang w:val="en-US"/>
        </w:rPr>
        <w:t>In exploring the implications of the university’s goal of developing students’ cultural competence, we are mindful that “action that is not guided by thought carries oppression” (</w:t>
      </w:r>
      <w:proofErr w:type="spellStart"/>
      <w:r w:rsidR="003349CA" w:rsidRPr="00027D30">
        <w:rPr>
          <w:rFonts w:cs="Calibri"/>
          <w:lang w:val="en-US"/>
        </w:rPr>
        <w:t>Adorno</w:t>
      </w:r>
      <w:proofErr w:type="spellEnd"/>
      <w:r w:rsidR="003349CA" w:rsidRPr="00027D30">
        <w:rPr>
          <w:rFonts w:cs="Calibri"/>
          <w:lang w:val="en-US"/>
        </w:rPr>
        <w:t>, 2005; McArthur, 2015)</w:t>
      </w:r>
      <w:r w:rsidR="00B9056B" w:rsidRPr="00027D30">
        <w:rPr>
          <w:rFonts w:cs="Calibri"/>
          <w:lang w:val="en-US"/>
        </w:rPr>
        <w:t>. H</w:t>
      </w:r>
      <w:r w:rsidR="003349CA" w:rsidRPr="00027D30">
        <w:rPr>
          <w:rFonts w:cs="Calibri"/>
          <w:lang w:val="en-US"/>
        </w:rPr>
        <w:t xml:space="preserve">ence </w:t>
      </w:r>
      <w:r w:rsidR="00B9056B" w:rsidRPr="00027D30">
        <w:rPr>
          <w:lang w:val="en-US"/>
        </w:rPr>
        <w:t>in this paper</w:t>
      </w:r>
      <w:r w:rsidR="00942135" w:rsidRPr="00027D30">
        <w:rPr>
          <w:lang w:val="en-US"/>
        </w:rPr>
        <w:t xml:space="preserve"> we engage with one of the questions</w:t>
      </w:r>
      <w:r w:rsidR="003A4353" w:rsidRPr="00027D30">
        <w:rPr>
          <w:lang w:val="en-US"/>
        </w:rPr>
        <w:t xml:space="preserve"> posed by Case (2015)</w:t>
      </w:r>
      <w:r w:rsidR="00942135" w:rsidRPr="00027D30">
        <w:rPr>
          <w:lang w:val="en-US"/>
        </w:rPr>
        <w:t xml:space="preserve"> who asks: “What knowledge(s) is important for inclusion in the contemporary curriculum?”</w:t>
      </w:r>
      <w:r w:rsidR="003A4353" w:rsidRPr="00027D30">
        <w:rPr>
          <w:lang w:val="en-US"/>
        </w:rPr>
        <w:t xml:space="preserve"> We will answer this question with refer</w:t>
      </w:r>
      <w:r w:rsidR="00064151" w:rsidRPr="00027D30">
        <w:rPr>
          <w:lang w:val="en-US"/>
        </w:rPr>
        <w:t xml:space="preserve">ence to the process of </w:t>
      </w:r>
      <w:proofErr w:type="spellStart"/>
      <w:r w:rsidR="00064151" w:rsidRPr="00027D30">
        <w:rPr>
          <w:lang w:val="en-US"/>
        </w:rPr>
        <w:t>decolonis</w:t>
      </w:r>
      <w:r w:rsidR="003A4353" w:rsidRPr="00027D30">
        <w:rPr>
          <w:lang w:val="en-US"/>
        </w:rPr>
        <w:t>ation</w:t>
      </w:r>
      <w:proofErr w:type="spellEnd"/>
      <w:r w:rsidR="003A4353" w:rsidRPr="00027D30">
        <w:rPr>
          <w:lang w:val="en-US"/>
        </w:rPr>
        <w:t xml:space="preserve"> of the curriculum and a call </w:t>
      </w:r>
      <w:r w:rsidR="00A31F53" w:rsidRPr="00027D30">
        <w:rPr>
          <w:lang w:val="en-US"/>
        </w:rPr>
        <w:t xml:space="preserve">from Indigenous academics </w:t>
      </w:r>
      <w:r w:rsidR="004412AF" w:rsidRPr="00027D30">
        <w:rPr>
          <w:lang w:val="en-US"/>
        </w:rPr>
        <w:fldChar w:fldCharType="begin">
          <w:fldData xml:space="preserve">PEVuZE5vdGU+PENpdGU+PEF1dGhvcj5CZWhyZW5kdDwvQXV0aG9yPjxZZWFyPjIwMTI8L1llYXI+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</w:fldData>
        </w:fldChar>
      </w:r>
      <w:r w:rsidR="004412AF" w:rsidRPr="00027D30">
        <w:rPr>
          <w:lang w:val="en-US"/>
        </w:rPr>
        <w:instrText xml:space="preserve"> ADDIN EN.CITE </w:instrText>
      </w:r>
      <w:r w:rsidR="004412AF" w:rsidRPr="00027D30">
        <w:rPr>
          <w:lang w:val="en-US"/>
        </w:rPr>
        <w:fldChar w:fldCharType="begin">
          <w:fldData xml:space="preserve">PEVuZE5vdGU+PENpdGU+PEF1dGhvcj5CZWhyZW5kdDwvQXV0aG9yPjxZZWFyPjIwMTI8L1llYXI+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</w:fldData>
        </w:fldChar>
      </w:r>
      <w:r w:rsidR="004412AF" w:rsidRPr="00027D30">
        <w:rPr>
          <w:lang w:val="en-US"/>
        </w:rPr>
        <w:instrText xml:space="preserve"> ADDIN EN.CITE.DATA </w:instrText>
      </w:r>
      <w:r w:rsidR="004412AF" w:rsidRPr="00027D30">
        <w:rPr>
          <w:lang w:val="en-US"/>
        </w:rPr>
      </w:r>
      <w:r w:rsidR="004412AF" w:rsidRPr="00027D30">
        <w:rPr>
          <w:lang w:val="en-US"/>
        </w:rPr>
        <w:fldChar w:fldCharType="end"/>
      </w:r>
      <w:r w:rsidR="004412AF" w:rsidRPr="00027D30">
        <w:rPr>
          <w:lang w:val="en-US"/>
        </w:rPr>
      </w:r>
      <w:r w:rsidR="004412AF" w:rsidRPr="00027D30">
        <w:rPr>
          <w:lang w:val="en-US"/>
        </w:rPr>
        <w:fldChar w:fldCharType="separate"/>
      </w:r>
      <w:r w:rsidR="004412AF" w:rsidRPr="00027D30">
        <w:rPr>
          <w:noProof/>
          <w:lang w:val="en-US"/>
        </w:rPr>
        <w:t>(Larkin, 2013; Martin, 2008)</w:t>
      </w:r>
      <w:r w:rsidR="004412AF" w:rsidRPr="00027D30">
        <w:rPr>
          <w:lang w:val="en-US"/>
        </w:rPr>
        <w:fldChar w:fldCharType="end"/>
      </w:r>
      <w:r w:rsidR="004412AF" w:rsidRPr="00027D30">
        <w:rPr>
          <w:lang w:val="en-US"/>
        </w:rPr>
        <w:t xml:space="preserve"> </w:t>
      </w:r>
      <w:r w:rsidR="003A4353" w:rsidRPr="00027D30">
        <w:rPr>
          <w:lang w:val="en-US"/>
        </w:rPr>
        <w:t xml:space="preserve">for a </w:t>
      </w:r>
      <w:r w:rsidR="00ED6B5E" w:rsidRPr="00027D30">
        <w:rPr>
          <w:lang w:val="en-US"/>
        </w:rPr>
        <w:t>rethinking of</w:t>
      </w:r>
      <w:r w:rsidR="003A4353" w:rsidRPr="00027D30">
        <w:rPr>
          <w:lang w:val="en-US"/>
        </w:rPr>
        <w:t xml:space="preserve"> the way we position Indigenous and non-Indigenous </w:t>
      </w:r>
      <w:proofErr w:type="spellStart"/>
      <w:r w:rsidR="003A4353" w:rsidRPr="00027D30">
        <w:rPr>
          <w:lang w:val="en-US"/>
        </w:rPr>
        <w:t>knowledges</w:t>
      </w:r>
      <w:proofErr w:type="spellEnd"/>
      <w:r w:rsidR="003A4353" w:rsidRPr="00027D30">
        <w:rPr>
          <w:lang w:val="en-US"/>
        </w:rPr>
        <w:t xml:space="preserve"> in the curriculum</w:t>
      </w:r>
      <w:r w:rsidR="00ED6B5E" w:rsidRPr="00027D30">
        <w:rPr>
          <w:lang w:val="en-US"/>
        </w:rPr>
        <w:t>. Here we consider</w:t>
      </w:r>
      <w:r w:rsidR="003A4353" w:rsidRPr="00027D30">
        <w:rPr>
          <w:lang w:val="en-US"/>
        </w:rPr>
        <w:t xml:space="preserve"> how our existing graduate qualities can offer guidance in how to achieve this.</w:t>
      </w:r>
      <w:r w:rsidR="00B9056B" w:rsidRPr="00027D30">
        <w:rPr>
          <w:lang w:val="en-US"/>
        </w:rPr>
        <w:t xml:space="preserve"> </w:t>
      </w:r>
    </w:p>
    <w:p w14:paraId="22EB8699" w14:textId="77777777" w:rsidR="006B0EEC" w:rsidRPr="00027D30" w:rsidRDefault="006B0EEC" w:rsidP="006B0EEC">
      <w:pPr>
        <w:rPr>
          <w:lang w:val="en-US"/>
        </w:rPr>
      </w:pPr>
    </w:p>
    <w:p w14:paraId="409751C1" w14:textId="77777777" w:rsidR="00B60051" w:rsidRPr="00027D30" w:rsidRDefault="002569C5" w:rsidP="00B60051">
      <w:pPr>
        <w:pStyle w:val="Heading1"/>
      </w:pPr>
      <w:r w:rsidRPr="00027D30">
        <w:t>Embedding cultural competence as a graduate quality</w:t>
      </w:r>
    </w:p>
    <w:p w14:paraId="7CA92C39" w14:textId="7D174854" w:rsidR="002A392A" w:rsidRPr="00027D30" w:rsidRDefault="00926612" w:rsidP="00D1000C">
      <w:pPr>
        <w:jc w:val="both"/>
        <w:rPr>
          <w:lang w:val="en-US"/>
        </w:rPr>
      </w:pPr>
      <w:r w:rsidRPr="00027D30">
        <w:rPr>
          <w:lang w:val="en-US"/>
        </w:rPr>
        <w:t>I</w:t>
      </w:r>
      <w:r w:rsidR="00C64669" w:rsidRPr="00027D30">
        <w:rPr>
          <w:lang w:val="en-US"/>
        </w:rPr>
        <w:t>n Australian universities, I</w:t>
      </w:r>
      <w:r w:rsidRPr="00027D30">
        <w:rPr>
          <w:lang w:val="en-US"/>
        </w:rPr>
        <w:t xml:space="preserve">ndigenous perspectives </w:t>
      </w:r>
      <w:r w:rsidR="00EA4D7A" w:rsidRPr="00027D30">
        <w:rPr>
          <w:lang w:val="en-US"/>
        </w:rPr>
        <w:t>are</w:t>
      </w:r>
      <w:r w:rsidR="00766DDC" w:rsidRPr="00027D30">
        <w:rPr>
          <w:lang w:val="en-US"/>
        </w:rPr>
        <w:t xml:space="preserve"> </w:t>
      </w:r>
      <w:r w:rsidR="00C64669" w:rsidRPr="00027D30">
        <w:rPr>
          <w:lang w:val="en-US"/>
        </w:rPr>
        <w:t xml:space="preserve">typically </w:t>
      </w:r>
      <w:r w:rsidRPr="00027D30">
        <w:rPr>
          <w:lang w:val="en-US"/>
        </w:rPr>
        <w:t xml:space="preserve">included in </w:t>
      </w:r>
      <w:r w:rsidR="00766DDC" w:rsidRPr="00027D30">
        <w:rPr>
          <w:lang w:val="en-US"/>
        </w:rPr>
        <w:t>the curriculum</w:t>
      </w:r>
      <w:r w:rsidR="00EA4D7A" w:rsidRPr="00027D30">
        <w:rPr>
          <w:lang w:val="en-US"/>
        </w:rPr>
        <w:t xml:space="preserve"> in </w:t>
      </w:r>
      <w:r w:rsidR="00C64669" w:rsidRPr="00027D30">
        <w:rPr>
          <w:lang w:val="en-US"/>
        </w:rPr>
        <w:t>two main ways:</w:t>
      </w:r>
      <w:r w:rsidR="00EA4D7A" w:rsidRPr="00027D30">
        <w:rPr>
          <w:lang w:val="en-US"/>
        </w:rPr>
        <w:t xml:space="preserve"> </w:t>
      </w:r>
      <w:r w:rsidR="00EE5F5A" w:rsidRPr="00027D30">
        <w:rPr>
          <w:lang w:val="en-US"/>
        </w:rPr>
        <w:t xml:space="preserve">within Subjects </w:t>
      </w:r>
      <w:r w:rsidRPr="00027D30">
        <w:rPr>
          <w:lang w:val="en-US"/>
        </w:rPr>
        <w:t>in discip</w:t>
      </w:r>
      <w:r w:rsidR="00766DDC" w:rsidRPr="00027D30">
        <w:rPr>
          <w:lang w:val="en-US"/>
        </w:rPr>
        <w:t xml:space="preserve">lines located within faculties (e.g. </w:t>
      </w:r>
      <w:r w:rsidR="00EE5F5A" w:rsidRPr="00027D30">
        <w:rPr>
          <w:lang w:val="en-US"/>
        </w:rPr>
        <w:t>Education, Social Work, Anthropology, etc.</w:t>
      </w:r>
      <w:r w:rsidR="00766DDC" w:rsidRPr="00027D30">
        <w:rPr>
          <w:lang w:val="en-US"/>
        </w:rPr>
        <w:t>)</w:t>
      </w:r>
      <w:r w:rsidR="001142F1" w:rsidRPr="00027D30">
        <w:rPr>
          <w:lang w:val="en-US"/>
        </w:rPr>
        <w:t xml:space="preserve"> or in ‘discipline-like’ </w:t>
      </w:r>
      <w:r w:rsidR="00EA4D7A" w:rsidRPr="00027D30">
        <w:rPr>
          <w:lang w:val="en-US"/>
        </w:rPr>
        <w:t>Indigenous Studies</w:t>
      </w:r>
      <w:r w:rsidR="001142F1" w:rsidRPr="00027D30">
        <w:rPr>
          <w:lang w:val="en-US"/>
        </w:rPr>
        <w:t xml:space="preserve"> department</w:t>
      </w:r>
      <w:r w:rsidR="003434BC" w:rsidRPr="00027D30">
        <w:rPr>
          <w:lang w:val="en-US"/>
        </w:rPr>
        <w:t>s</w:t>
      </w:r>
      <w:r w:rsidR="001142F1" w:rsidRPr="00027D30">
        <w:rPr>
          <w:lang w:val="en-US"/>
        </w:rPr>
        <w:t xml:space="preserve"> </w:t>
      </w:r>
      <w:r w:rsidR="003434BC" w:rsidRPr="00027D30">
        <w:rPr>
          <w:lang w:val="en-US"/>
        </w:rPr>
        <w:t>and/</w:t>
      </w:r>
      <w:r w:rsidR="001142F1" w:rsidRPr="00027D30">
        <w:rPr>
          <w:lang w:val="en-US"/>
        </w:rPr>
        <w:t>or programs</w:t>
      </w:r>
      <w:r w:rsidR="00EA4D7A" w:rsidRPr="00027D30">
        <w:rPr>
          <w:lang w:val="en-US"/>
        </w:rPr>
        <w:t xml:space="preserve"> </w:t>
      </w:r>
      <w:r w:rsidR="001142F1" w:rsidRPr="00027D30">
        <w:rPr>
          <w:lang w:val="en-US"/>
        </w:rPr>
        <w:t>which represent</w:t>
      </w:r>
      <w:r w:rsidR="00EA4D7A" w:rsidRPr="00027D30">
        <w:rPr>
          <w:lang w:val="en-US"/>
        </w:rPr>
        <w:t xml:space="preserve"> “the primary programs for educating both Indigenous and non-Indigenous students in preparation for professional work and future engagement with Indigenous Australians, or for more general understanding of the knowledge, cultures, histories and contemporary concerns of Australia’s First People</w:t>
      </w:r>
      <w:r w:rsidR="00B73F5E" w:rsidRPr="00027D30">
        <w:rPr>
          <w:lang w:val="en-US"/>
        </w:rPr>
        <w:t>”</w:t>
      </w:r>
      <w:r w:rsidR="00EA4D7A" w:rsidRPr="00027D30">
        <w:rPr>
          <w:lang w:val="en-US"/>
        </w:rPr>
        <w:t xml:space="preserve"> (Nakata et al. 2012, p. 121).</w:t>
      </w:r>
      <w:r w:rsidR="00915E20" w:rsidRPr="00027D30">
        <w:rPr>
          <w:lang w:val="en-US"/>
        </w:rPr>
        <w:t xml:space="preserve"> </w:t>
      </w:r>
      <w:r w:rsidR="00CD41C6" w:rsidRPr="00027D30">
        <w:rPr>
          <w:lang w:val="en-US"/>
        </w:rPr>
        <w:t xml:space="preserve">Like many of our Australian counterparts, our institution includes both approaches. </w:t>
      </w:r>
      <w:r w:rsidR="00915E20" w:rsidRPr="00027D30">
        <w:rPr>
          <w:rFonts w:cs="Verdana"/>
          <w:lang w:val="en-US"/>
        </w:rPr>
        <w:t xml:space="preserve">The type of embedding work </w:t>
      </w:r>
      <w:r w:rsidR="00CD41C6" w:rsidRPr="00027D30">
        <w:rPr>
          <w:rFonts w:cs="Verdana"/>
          <w:lang w:val="en-US"/>
        </w:rPr>
        <w:t>we are</w:t>
      </w:r>
      <w:r w:rsidR="003434BC" w:rsidRPr="00027D30">
        <w:rPr>
          <w:rFonts w:cs="Verdana"/>
          <w:lang w:val="en-US"/>
        </w:rPr>
        <w:t xml:space="preserve"> </w:t>
      </w:r>
      <w:r w:rsidR="00915E20" w:rsidRPr="00027D30">
        <w:rPr>
          <w:rFonts w:cs="Verdana"/>
          <w:lang w:val="en-US"/>
        </w:rPr>
        <w:t>undertaking</w:t>
      </w:r>
      <w:r w:rsidR="007C6174" w:rsidRPr="00027D30">
        <w:rPr>
          <w:rFonts w:cs="Verdana"/>
          <w:lang w:val="en-US"/>
        </w:rPr>
        <w:t xml:space="preserve"> </w:t>
      </w:r>
      <w:r w:rsidR="00860936" w:rsidRPr="00027D30">
        <w:rPr>
          <w:rFonts w:cs="Verdana"/>
          <w:lang w:val="en-US"/>
        </w:rPr>
        <w:t>has been taking place in u</w:t>
      </w:r>
      <w:r w:rsidR="003434BC" w:rsidRPr="00027D30">
        <w:rPr>
          <w:rFonts w:cs="Verdana"/>
          <w:lang w:val="en-US"/>
        </w:rPr>
        <w:t>niversities in Australia</w:t>
      </w:r>
      <w:r w:rsidR="00130AC9" w:rsidRPr="00027D30">
        <w:rPr>
          <w:rFonts w:cs="Verdana"/>
          <w:lang w:val="en-US"/>
        </w:rPr>
        <w:t xml:space="preserve"> for decades</w:t>
      </w:r>
      <w:r w:rsidR="00CD41C6" w:rsidRPr="00027D30">
        <w:rPr>
          <w:rFonts w:cs="Verdana"/>
          <w:lang w:val="en-US"/>
        </w:rPr>
        <w:t xml:space="preserve"> (</w:t>
      </w:r>
      <w:r w:rsidR="003A7AAC" w:rsidRPr="00027D30">
        <w:rPr>
          <w:rFonts w:cs="Verdana"/>
          <w:lang w:val="en-US"/>
        </w:rPr>
        <w:t>Universities Australia, 2011</w:t>
      </w:r>
      <w:r w:rsidR="00CD41C6" w:rsidRPr="00027D30">
        <w:rPr>
          <w:rFonts w:cs="Verdana"/>
          <w:lang w:val="en-US"/>
        </w:rPr>
        <w:t>)</w:t>
      </w:r>
      <w:r w:rsidR="00130AC9" w:rsidRPr="00027D30">
        <w:rPr>
          <w:rFonts w:cs="Verdana"/>
          <w:lang w:val="en-US"/>
        </w:rPr>
        <w:t>. W</w:t>
      </w:r>
      <w:r w:rsidR="00766DDC" w:rsidRPr="00027D30">
        <w:rPr>
          <w:rFonts w:cs="Verdana"/>
          <w:lang w:val="en-US"/>
        </w:rPr>
        <w:t>hat is unique is our</w:t>
      </w:r>
      <w:r w:rsidR="003E7961" w:rsidRPr="00027D30">
        <w:rPr>
          <w:rFonts w:cs="Verdana"/>
          <w:lang w:val="en-US"/>
        </w:rPr>
        <w:t xml:space="preserve"> ‘whole-of-university’ approach</w:t>
      </w:r>
      <w:r w:rsidR="00766DDC" w:rsidRPr="00027D30">
        <w:rPr>
          <w:rFonts w:cs="Verdana"/>
          <w:lang w:val="en-US"/>
        </w:rPr>
        <w:t xml:space="preserve"> </w:t>
      </w:r>
      <w:r w:rsidR="001A3A5B" w:rsidRPr="00027D30">
        <w:rPr>
          <w:rFonts w:cs="Calibri"/>
          <w:lang w:val="en-US"/>
        </w:rPr>
        <w:t>that</w:t>
      </w:r>
      <w:r w:rsidR="00523746" w:rsidRPr="00027D30">
        <w:rPr>
          <w:rFonts w:cs="Calibri"/>
          <w:lang w:val="en-US"/>
        </w:rPr>
        <w:t xml:space="preserve"> involves</w:t>
      </w:r>
      <w:r w:rsidR="00081A64" w:rsidRPr="00027D30">
        <w:rPr>
          <w:rFonts w:cs="Calibri"/>
          <w:lang w:val="en-US"/>
        </w:rPr>
        <w:t xml:space="preserve"> </w:t>
      </w:r>
      <w:r w:rsidR="00E409B4" w:rsidRPr="00027D30">
        <w:rPr>
          <w:rFonts w:cs="Calibri"/>
          <w:lang w:val="en-US"/>
        </w:rPr>
        <w:t>a systematic attempt to change</w:t>
      </w:r>
      <w:r w:rsidR="00081A64" w:rsidRPr="00027D30">
        <w:rPr>
          <w:rFonts w:cs="Calibri"/>
          <w:lang w:val="en-US"/>
        </w:rPr>
        <w:t xml:space="preserve"> the cult</w:t>
      </w:r>
      <w:r w:rsidR="00E409B4" w:rsidRPr="00027D30">
        <w:rPr>
          <w:rFonts w:cs="Calibri"/>
          <w:lang w:val="en-US"/>
        </w:rPr>
        <w:t>ure of the university, provide</w:t>
      </w:r>
      <w:r w:rsidR="00081A64" w:rsidRPr="00027D30">
        <w:rPr>
          <w:rFonts w:cs="Calibri"/>
          <w:lang w:val="en-US"/>
        </w:rPr>
        <w:t xml:space="preserve"> cultural competence training for a</w:t>
      </w:r>
      <w:r w:rsidR="00E409B4" w:rsidRPr="00027D30">
        <w:rPr>
          <w:rFonts w:cs="Calibri"/>
          <w:lang w:val="en-US"/>
        </w:rPr>
        <w:t>cademic and professional staff</w:t>
      </w:r>
      <w:r w:rsidR="00103F43">
        <w:rPr>
          <w:rFonts w:cs="Calibri"/>
          <w:lang w:val="en-US"/>
        </w:rPr>
        <w:t>,</w:t>
      </w:r>
      <w:r w:rsidR="00E409B4" w:rsidRPr="00027D30">
        <w:rPr>
          <w:rFonts w:cs="Calibri"/>
          <w:lang w:val="en-US"/>
        </w:rPr>
        <w:t xml:space="preserve"> and develop</w:t>
      </w:r>
      <w:r w:rsidR="00081A64" w:rsidRPr="00027D30">
        <w:rPr>
          <w:rFonts w:cs="Calibri"/>
          <w:lang w:val="en-US"/>
        </w:rPr>
        <w:t xml:space="preserve"> our students’ cult</w:t>
      </w:r>
      <w:r w:rsidR="00E409B4" w:rsidRPr="00027D30">
        <w:rPr>
          <w:rFonts w:cs="Calibri"/>
          <w:lang w:val="en-US"/>
        </w:rPr>
        <w:t>ural competence by</w:t>
      </w:r>
      <w:r w:rsidR="00081A64" w:rsidRPr="00027D30">
        <w:rPr>
          <w:rFonts w:cs="Calibri"/>
          <w:lang w:val="en-US"/>
        </w:rPr>
        <w:t xml:space="preserve"> embedding </w:t>
      </w:r>
      <w:r w:rsidR="00081A64" w:rsidRPr="00027D30">
        <w:rPr>
          <w:rFonts w:cs="Verdana"/>
          <w:lang w:val="en-US"/>
        </w:rPr>
        <w:t xml:space="preserve">Indigenous </w:t>
      </w:r>
      <w:proofErr w:type="spellStart"/>
      <w:r w:rsidR="00081A64" w:rsidRPr="00027D30">
        <w:rPr>
          <w:rFonts w:cs="Verdana"/>
          <w:lang w:val="en-US"/>
        </w:rPr>
        <w:t>knowledges</w:t>
      </w:r>
      <w:proofErr w:type="spellEnd"/>
      <w:r w:rsidR="00081A64" w:rsidRPr="00027D30">
        <w:rPr>
          <w:rFonts w:cs="Verdana"/>
          <w:lang w:val="en-US"/>
        </w:rPr>
        <w:t xml:space="preserve"> </w:t>
      </w:r>
      <w:r w:rsidR="00103F43">
        <w:rPr>
          <w:rFonts w:cs="Verdana"/>
          <w:lang w:val="en-US"/>
        </w:rPr>
        <w:t xml:space="preserve">(and broader cultural competence) </w:t>
      </w:r>
      <w:r w:rsidR="00081A64" w:rsidRPr="00027D30">
        <w:rPr>
          <w:rFonts w:cs="Verdana"/>
          <w:lang w:val="en-US"/>
        </w:rPr>
        <w:t xml:space="preserve">across </w:t>
      </w:r>
      <w:r w:rsidR="00081A64" w:rsidRPr="00027D30">
        <w:rPr>
          <w:rFonts w:cs="Verdana"/>
          <w:i/>
          <w:lang w:val="en-US"/>
        </w:rPr>
        <w:t>all</w:t>
      </w:r>
      <w:r w:rsidR="00081A64" w:rsidRPr="00027D30">
        <w:rPr>
          <w:rFonts w:cs="Verdana"/>
          <w:lang w:val="en-US"/>
        </w:rPr>
        <w:t xml:space="preserve"> faculties</w:t>
      </w:r>
      <w:r w:rsidR="00AD1ADE" w:rsidRPr="00027D30">
        <w:rPr>
          <w:rFonts w:cs="Verdana"/>
          <w:lang w:val="en-US"/>
        </w:rPr>
        <w:t>’</w:t>
      </w:r>
      <w:r w:rsidR="00081A64" w:rsidRPr="00027D30">
        <w:rPr>
          <w:rFonts w:cs="Calibri"/>
          <w:lang w:val="en-US"/>
        </w:rPr>
        <w:t xml:space="preserve"> </w:t>
      </w:r>
      <w:r w:rsidR="00AD1ADE" w:rsidRPr="00027D30">
        <w:rPr>
          <w:rFonts w:cs="Calibri"/>
          <w:lang w:val="en-US"/>
        </w:rPr>
        <w:t>curricula</w:t>
      </w:r>
      <w:r w:rsidR="00081A64" w:rsidRPr="00027D30">
        <w:rPr>
          <w:rFonts w:cs="Calibri"/>
          <w:lang w:val="en-US"/>
        </w:rPr>
        <w:t xml:space="preserve">. </w:t>
      </w:r>
      <w:r w:rsidR="00043792" w:rsidRPr="00027D30">
        <w:rPr>
          <w:rFonts w:cs="Calibri"/>
          <w:lang w:val="en-US"/>
        </w:rPr>
        <w:t>Staff t</w:t>
      </w:r>
      <w:r w:rsidR="00043792" w:rsidRPr="00027D30">
        <w:rPr>
          <w:lang w:val="en-US"/>
        </w:rPr>
        <w:t xml:space="preserve">raining </w:t>
      </w:r>
      <w:r w:rsidR="002B77FC" w:rsidRPr="00027D30">
        <w:rPr>
          <w:lang w:val="en-US"/>
        </w:rPr>
        <w:t xml:space="preserve">is </w:t>
      </w:r>
      <w:r w:rsidR="00043792" w:rsidRPr="00027D30">
        <w:rPr>
          <w:lang w:val="en-US"/>
        </w:rPr>
        <w:t xml:space="preserve">considered </w:t>
      </w:r>
      <w:r w:rsidR="002B77FC" w:rsidRPr="00027D30">
        <w:rPr>
          <w:lang w:val="en-US"/>
        </w:rPr>
        <w:t xml:space="preserve">essential to the success of </w:t>
      </w:r>
      <w:r w:rsidR="000D5281" w:rsidRPr="00027D30">
        <w:rPr>
          <w:lang w:val="en-US"/>
        </w:rPr>
        <w:t xml:space="preserve">this </w:t>
      </w:r>
      <w:proofErr w:type="gramStart"/>
      <w:r w:rsidR="000D5281" w:rsidRPr="00027D30">
        <w:rPr>
          <w:lang w:val="en-US"/>
        </w:rPr>
        <w:t>work</w:t>
      </w:r>
      <w:proofErr w:type="gramEnd"/>
      <w:r w:rsidR="00043792" w:rsidRPr="00027D30">
        <w:rPr>
          <w:lang w:val="en-US"/>
        </w:rPr>
        <w:t xml:space="preserve"> as many teachers who will be </w:t>
      </w:r>
      <w:r w:rsidR="002B77FC" w:rsidRPr="00027D30">
        <w:rPr>
          <w:lang w:val="en-US"/>
        </w:rPr>
        <w:t>attempting to embed</w:t>
      </w:r>
      <w:r w:rsidR="00043792" w:rsidRPr="00027D30">
        <w:rPr>
          <w:lang w:val="en-US"/>
        </w:rPr>
        <w:t xml:space="preserve"> Indigenous </w:t>
      </w:r>
      <w:proofErr w:type="spellStart"/>
      <w:r w:rsidR="00043792" w:rsidRPr="00027D30">
        <w:rPr>
          <w:lang w:val="en-US"/>
        </w:rPr>
        <w:t>knowledges</w:t>
      </w:r>
      <w:proofErr w:type="spellEnd"/>
      <w:r w:rsidR="00043792" w:rsidRPr="00027D30">
        <w:rPr>
          <w:lang w:val="en-US"/>
        </w:rPr>
        <w:t xml:space="preserve"> will be non-Indigenous.</w:t>
      </w:r>
      <w:r w:rsidR="00160F2D" w:rsidRPr="00027D30">
        <w:rPr>
          <w:lang w:val="en-US"/>
        </w:rPr>
        <w:t xml:space="preserve"> </w:t>
      </w:r>
      <w:r w:rsidR="002B77FC" w:rsidRPr="0092628D">
        <w:rPr>
          <w:lang w:val="en-US"/>
        </w:rPr>
        <w:t xml:space="preserve">Also critical to </w:t>
      </w:r>
      <w:r w:rsidR="000D5281" w:rsidRPr="0092628D">
        <w:rPr>
          <w:lang w:val="en-US"/>
        </w:rPr>
        <w:t>its</w:t>
      </w:r>
      <w:r w:rsidR="002B77FC" w:rsidRPr="0092628D">
        <w:rPr>
          <w:lang w:val="en-US"/>
        </w:rPr>
        <w:t xml:space="preserve"> success </w:t>
      </w:r>
      <w:r w:rsidR="00960F5C" w:rsidRPr="0092628D">
        <w:rPr>
          <w:lang w:val="en-US"/>
        </w:rPr>
        <w:t>will be</w:t>
      </w:r>
      <w:r w:rsidR="002B77FC" w:rsidRPr="0092628D">
        <w:rPr>
          <w:lang w:val="en-US"/>
        </w:rPr>
        <w:t xml:space="preserve"> </w:t>
      </w:r>
      <w:r w:rsidR="00F62F71" w:rsidRPr="0092628D">
        <w:rPr>
          <w:lang w:val="en-US"/>
        </w:rPr>
        <w:t xml:space="preserve">recognition </w:t>
      </w:r>
      <w:r w:rsidR="002B77FC" w:rsidRPr="0092628D">
        <w:rPr>
          <w:lang w:val="en-US"/>
        </w:rPr>
        <w:t>that</w:t>
      </w:r>
      <w:r w:rsidR="00B173C0" w:rsidRPr="0092628D">
        <w:rPr>
          <w:lang w:val="en-US"/>
        </w:rPr>
        <w:t xml:space="preserve"> </w:t>
      </w:r>
      <w:r w:rsidR="00EA43AC" w:rsidRPr="0092628D">
        <w:rPr>
          <w:lang w:val="en-US"/>
        </w:rPr>
        <w:t>the</w:t>
      </w:r>
      <w:r w:rsidR="00B173C0" w:rsidRPr="0092628D">
        <w:rPr>
          <w:lang w:val="en-US"/>
        </w:rPr>
        <w:t xml:space="preserve"> social justice approach </w:t>
      </w:r>
      <w:r w:rsidR="00624CA8" w:rsidRPr="0092628D">
        <w:rPr>
          <w:lang w:val="en-US"/>
        </w:rPr>
        <w:t>already evident in inclusive teaching</w:t>
      </w:r>
      <w:r w:rsidR="00EA43AC" w:rsidRPr="0092628D">
        <w:rPr>
          <w:lang w:val="en-US"/>
        </w:rPr>
        <w:t xml:space="preserve"> and widening participation</w:t>
      </w:r>
      <w:r w:rsidR="00624CA8" w:rsidRPr="0092628D">
        <w:rPr>
          <w:lang w:val="en-US"/>
        </w:rPr>
        <w:t xml:space="preserve"> </w:t>
      </w:r>
      <w:r w:rsidR="00F62F71" w:rsidRPr="0092628D">
        <w:rPr>
          <w:lang w:val="en-US"/>
        </w:rPr>
        <w:t xml:space="preserve">must be </w:t>
      </w:r>
      <w:r w:rsidR="00624CA8" w:rsidRPr="0092628D">
        <w:rPr>
          <w:lang w:val="en-US"/>
        </w:rPr>
        <w:t>extended to address</w:t>
      </w:r>
      <w:r w:rsidR="00B173C0" w:rsidRPr="0092628D">
        <w:rPr>
          <w:lang w:val="en-US"/>
        </w:rPr>
        <w:t xml:space="preserve"> embedded oppression and </w:t>
      </w:r>
      <w:r w:rsidR="00160F2D" w:rsidRPr="0092628D">
        <w:rPr>
          <w:lang w:val="en-US"/>
        </w:rPr>
        <w:t xml:space="preserve">Western </w:t>
      </w:r>
      <w:r w:rsidR="00B173C0" w:rsidRPr="0092628D">
        <w:rPr>
          <w:lang w:val="en-US"/>
        </w:rPr>
        <w:t xml:space="preserve">privilege </w:t>
      </w:r>
      <w:r w:rsidR="00B173C0" w:rsidRPr="0092628D">
        <w:rPr>
          <w:lang w:val="en-US"/>
        </w:rPr>
        <w:fldChar w:fldCharType="begin"/>
      </w:r>
      <w:r w:rsidR="00B173C0" w:rsidRPr="0092628D">
        <w:rPr>
          <w:lang w:val="en-US"/>
        </w:rPr>
        <w:instrText xml:space="preserve"> ADDIN EN.CITE &lt;EndNote&gt;&lt;Cite&gt;&lt;Author&gt;Sensoy&lt;/Author&gt;&lt;Year&gt;2014&lt;/Year&gt;&lt;RecNum&gt;580&lt;/RecNum&gt;&lt;DisplayText&gt;(Sensoy &amp;amp; DiAngelo, 2014)&lt;/DisplayText&gt;&lt;record&gt;&lt;rec-number&gt;580&lt;/rec-number&gt;&lt;foreign-keys&gt;&lt;key app="EN" db-id="2r2ad5tz7tad26ep9fbvwtd22xd2appftfav" timestamp="1455449310"&gt;580&lt;/key&gt;&lt;/foreign-keys&gt;&lt;ref-type name="Journal Article"&gt;17&lt;/ref-type&gt;&lt;contributors&gt;&lt;authors&gt;&lt;author&gt;Sensoy, Ozlem&lt;/author&gt;&lt;author&gt;DiAngelo, R &lt;/author&gt;&lt;/authors&gt;&lt;/contributors&gt;&lt;titles&gt;&lt;title&gt;Resepect Differences? Challenging the Common Guidelines in Social Justice Education&lt;/title&gt;&lt;secondary-title&gt;Democracy and Education&lt;/secondary-title&gt;&lt;/titles&gt;&lt;periodical&gt;&lt;full-title&gt;Democracy and Education&lt;/full-title&gt;&lt;/periodical&gt;&lt;pages&gt;1-10&lt;/pages&gt;&lt;volume&gt;22&lt;/volume&gt;&lt;number&gt;2&lt;/number&gt;&lt;dates&gt;&lt;year&gt;2014&lt;/year&gt;&lt;/dates&gt;&lt;urls&gt;&lt;/urls&gt;&lt;/record&gt;&lt;/Cite&gt;&lt;/EndNote&gt;</w:instrText>
      </w:r>
      <w:r w:rsidR="00B173C0" w:rsidRPr="0092628D">
        <w:rPr>
          <w:lang w:val="en-US"/>
        </w:rPr>
        <w:fldChar w:fldCharType="separate"/>
      </w:r>
      <w:r w:rsidR="00B173C0" w:rsidRPr="0092628D">
        <w:rPr>
          <w:noProof/>
          <w:lang w:val="en-US"/>
        </w:rPr>
        <w:t>(Sensoy &amp; DiAngelo, 2014)</w:t>
      </w:r>
      <w:r w:rsidR="00B173C0" w:rsidRPr="0092628D">
        <w:rPr>
          <w:lang w:val="en-US"/>
        </w:rPr>
        <w:fldChar w:fldCharType="end"/>
      </w:r>
      <w:r w:rsidR="00B21B04" w:rsidRPr="0092628D">
        <w:rPr>
          <w:lang w:val="en-US"/>
        </w:rPr>
        <w:t xml:space="preserve">, </w:t>
      </w:r>
      <w:r w:rsidR="00284651" w:rsidRPr="00027D30">
        <w:rPr>
          <w:lang w:val="en-US"/>
        </w:rPr>
        <w:t xml:space="preserve">a central </w:t>
      </w:r>
      <w:r w:rsidR="00103F43">
        <w:rPr>
          <w:lang w:val="en-US"/>
        </w:rPr>
        <w:t>goal</w:t>
      </w:r>
      <w:r w:rsidR="00103F43" w:rsidRPr="00027D30">
        <w:rPr>
          <w:lang w:val="en-US"/>
        </w:rPr>
        <w:t xml:space="preserve"> </w:t>
      </w:r>
      <w:r w:rsidR="00284651" w:rsidRPr="00027D30">
        <w:rPr>
          <w:lang w:val="en-US"/>
        </w:rPr>
        <w:t xml:space="preserve">of </w:t>
      </w:r>
      <w:r w:rsidR="00374D8A" w:rsidRPr="00027D30">
        <w:rPr>
          <w:lang w:val="en-US"/>
        </w:rPr>
        <w:t xml:space="preserve">the </w:t>
      </w:r>
      <w:r w:rsidR="001E40C2" w:rsidRPr="00027D30">
        <w:rPr>
          <w:lang w:val="en-US"/>
        </w:rPr>
        <w:t>NCCC</w:t>
      </w:r>
      <w:r w:rsidR="00284651" w:rsidRPr="00027D30">
        <w:rPr>
          <w:lang w:val="en-US"/>
        </w:rPr>
        <w:t>’s approach to cultural competence</w:t>
      </w:r>
      <w:r w:rsidR="00374D8A" w:rsidRPr="00027D30">
        <w:rPr>
          <w:lang w:val="en-US"/>
        </w:rPr>
        <w:t>.</w:t>
      </w:r>
    </w:p>
    <w:p w14:paraId="01129287" w14:textId="77777777" w:rsidR="00B173C0" w:rsidRPr="00027D30" w:rsidRDefault="00B173C0" w:rsidP="00B173C0"/>
    <w:p w14:paraId="408BF66C" w14:textId="77777777" w:rsidR="00CD6C09" w:rsidRPr="00027D30" w:rsidRDefault="00DE63BF" w:rsidP="00CD6C09">
      <w:pPr>
        <w:pStyle w:val="Heading1"/>
      </w:pPr>
      <w:r w:rsidRPr="00027D30">
        <w:t>Transforming the knowledge store</w:t>
      </w:r>
    </w:p>
    <w:p w14:paraId="54795B9C" w14:textId="013EBE46" w:rsidR="0067797D" w:rsidRPr="00027D30" w:rsidRDefault="009457AC" w:rsidP="00D1000C">
      <w:pPr>
        <w:jc w:val="both"/>
        <w:rPr>
          <w:rFonts w:cs="Calibri"/>
          <w:lang w:val="en-US"/>
        </w:rPr>
      </w:pPr>
      <w:r w:rsidRPr="00027D30">
        <w:rPr>
          <w:lang w:val="en-US"/>
        </w:rPr>
        <w:t>Curriculum renewal from a social justice perspective “</w:t>
      </w:r>
      <w:r w:rsidR="0067797D" w:rsidRPr="00027D30">
        <w:rPr>
          <w:rFonts w:cs="Calibri"/>
          <w:lang w:val="en-US"/>
        </w:rPr>
        <w:t>requires an appreciation of alternative perspectives and the interpla</w:t>
      </w:r>
      <w:r w:rsidRPr="00027D30">
        <w:rPr>
          <w:rFonts w:cs="Calibri"/>
          <w:lang w:val="en-US"/>
        </w:rPr>
        <w:t>ys between these vantage points</w:t>
      </w:r>
      <w:r w:rsidR="0067797D" w:rsidRPr="00027D30">
        <w:rPr>
          <w:rFonts w:cs="Calibri"/>
          <w:lang w:val="en-US"/>
        </w:rPr>
        <w:t>”</w:t>
      </w:r>
      <w:r w:rsidRPr="00027D30">
        <w:rPr>
          <w:rFonts w:cs="Calibri"/>
          <w:lang w:val="en-US"/>
        </w:rPr>
        <w:t xml:space="preserve"> (McArthur, 2015). As noted by Case (2015)</w:t>
      </w:r>
      <w:r w:rsidR="00103F43">
        <w:rPr>
          <w:rFonts w:cs="Calibri"/>
          <w:lang w:val="en-US"/>
        </w:rPr>
        <w:t>:</w:t>
      </w:r>
    </w:p>
    <w:p w14:paraId="4EBC54D3" w14:textId="77777777" w:rsidR="003D0409" w:rsidRPr="00027D30" w:rsidRDefault="003D0409" w:rsidP="0067797D">
      <w:pPr>
        <w:rPr>
          <w:rFonts w:cs="Calibri"/>
          <w:lang w:val="en-US"/>
        </w:rPr>
      </w:pPr>
    </w:p>
    <w:p w14:paraId="2A0F04BC" w14:textId="2DE2348D" w:rsidR="003D0409" w:rsidRPr="00027D30" w:rsidRDefault="001C22FE" w:rsidP="000A3A8A">
      <w:pPr>
        <w:pStyle w:val="Quote"/>
        <w:rPr>
          <w:rFonts w:eastAsiaTheme="minorEastAsia"/>
        </w:rPr>
      </w:pPr>
      <w:r w:rsidRPr="00027D30">
        <w:rPr>
          <w:rFonts w:eastAsiaTheme="minorEastAsia"/>
        </w:rPr>
        <w:t xml:space="preserve">It is important for higher education studies to be located in a broader understanding of contemporary society but at the same time important not to lose sight of the very specific role that higher education is mandated to play in society. This specific role is centred on knowledge – on the conservation and transmission of society’s store of knowledge and on the critical engagement with and adding to that store. Higher education is centred on producing highly educated people – students and staff </w:t>
      </w:r>
      <w:r w:rsidR="00103F43">
        <w:rPr>
          <w:rFonts w:eastAsiaTheme="minorEastAsia"/>
        </w:rPr>
        <w:t>–</w:t>
      </w:r>
      <w:r w:rsidRPr="00027D30">
        <w:rPr>
          <w:rFonts w:eastAsiaTheme="minorEastAsia"/>
        </w:rPr>
        <w:t xml:space="preserve"> who are able to grapple with the most ch</w:t>
      </w:r>
      <w:r w:rsidR="009457AC" w:rsidRPr="00027D30">
        <w:rPr>
          <w:rFonts w:eastAsiaTheme="minorEastAsia"/>
        </w:rPr>
        <w:t xml:space="preserve">allenging questions of the day. </w:t>
      </w:r>
      <w:r w:rsidRPr="00027D30">
        <w:rPr>
          <w:rFonts w:eastAsiaTheme="minorEastAsia"/>
        </w:rPr>
        <w:t>(Case, 2015</w:t>
      </w:r>
      <w:r w:rsidR="00B30969" w:rsidRPr="00027D30">
        <w:rPr>
          <w:rFonts w:eastAsiaTheme="minorEastAsia"/>
        </w:rPr>
        <w:t>, p. 2</w:t>
      </w:r>
      <w:r w:rsidRPr="00027D30">
        <w:rPr>
          <w:rFonts w:eastAsiaTheme="minorEastAsia"/>
        </w:rPr>
        <w:t>)</w:t>
      </w:r>
    </w:p>
    <w:p w14:paraId="1D357139" w14:textId="77777777" w:rsidR="00F861B3" w:rsidRPr="00027D30" w:rsidRDefault="00F861B3" w:rsidP="00696EAE">
      <w:pPr>
        <w:rPr>
          <w:rFonts w:cs="Calibri"/>
          <w:lang w:val="en-US"/>
        </w:rPr>
      </w:pPr>
    </w:p>
    <w:p w14:paraId="264551C7" w14:textId="683EAC46" w:rsidR="00696EAE" w:rsidRPr="00027D30" w:rsidRDefault="003E374C" w:rsidP="00D1000C">
      <w:pPr>
        <w:jc w:val="both"/>
        <w:rPr>
          <w:lang w:val="en-US"/>
        </w:rPr>
      </w:pPr>
      <w:r w:rsidRPr="00027D30">
        <w:rPr>
          <w:rFonts w:cs="Calibri"/>
          <w:lang w:val="en-US"/>
        </w:rPr>
        <w:t>More</w:t>
      </w:r>
      <w:r w:rsidR="002C204B" w:rsidRPr="00027D30">
        <w:rPr>
          <w:rFonts w:cs="Calibri"/>
          <w:lang w:val="en-US"/>
        </w:rPr>
        <w:t xml:space="preserve"> than appreciation</w:t>
      </w:r>
      <w:r w:rsidRPr="00027D30">
        <w:rPr>
          <w:rFonts w:cs="Calibri"/>
          <w:lang w:val="en-US"/>
        </w:rPr>
        <w:t>, conservation and/or transmission</w:t>
      </w:r>
      <w:r w:rsidR="00103F43">
        <w:rPr>
          <w:rFonts w:cs="Calibri"/>
          <w:lang w:val="en-US"/>
        </w:rPr>
        <w:t xml:space="preserve"> –</w:t>
      </w:r>
      <w:r w:rsidRPr="00027D30">
        <w:rPr>
          <w:rFonts w:cs="Calibri"/>
          <w:lang w:val="en-US"/>
        </w:rPr>
        <w:t xml:space="preserve"> </w:t>
      </w:r>
      <w:r w:rsidR="00B30969" w:rsidRPr="00027D30">
        <w:rPr>
          <w:rFonts w:cs="Calibri"/>
          <w:lang w:val="en-US"/>
        </w:rPr>
        <w:t>or even critical engagement</w:t>
      </w:r>
      <w:r w:rsidR="00103F43">
        <w:rPr>
          <w:rFonts w:cs="Calibri"/>
          <w:lang w:val="en-US"/>
        </w:rPr>
        <w:t xml:space="preserve"> –</w:t>
      </w:r>
      <w:r w:rsidR="00B30969" w:rsidRPr="00027D30">
        <w:rPr>
          <w:rFonts w:cs="Calibri"/>
          <w:lang w:val="en-US"/>
        </w:rPr>
        <w:t xml:space="preserve"> </w:t>
      </w:r>
      <w:r w:rsidRPr="00027D30">
        <w:rPr>
          <w:rFonts w:cs="Calibri"/>
          <w:lang w:val="en-US"/>
        </w:rPr>
        <w:t xml:space="preserve">we argue </w:t>
      </w:r>
      <w:r w:rsidR="002C204B" w:rsidRPr="00027D30">
        <w:rPr>
          <w:rFonts w:cs="Calibri"/>
          <w:lang w:val="en-US"/>
        </w:rPr>
        <w:t>that</w:t>
      </w:r>
      <w:r w:rsidRPr="00027D30">
        <w:rPr>
          <w:rFonts w:cs="Calibri"/>
          <w:lang w:val="en-US"/>
        </w:rPr>
        <w:t xml:space="preserve"> </w:t>
      </w:r>
      <w:r w:rsidR="00103F43">
        <w:rPr>
          <w:rFonts w:cs="Calibri"/>
          <w:lang w:val="en-US"/>
        </w:rPr>
        <w:t>the</w:t>
      </w:r>
      <w:r w:rsidR="002E1845" w:rsidRPr="00027D30">
        <w:rPr>
          <w:rFonts w:cs="Calibri"/>
          <w:lang w:val="en-US"/>
        </w:rPr>
        <w:t xml:space="preserve"> successful</w:t>
      </w:r>
      <w:r w:rsidR="00B30969" w:rsidRPr="00027D30">
        <w:rPr>
          <w:rFonts w:cs="Calibri"/>
          <w:lang w:val="en-US"/>
        </w:rPr>
        <w:t xml:space="preserve"> embedding of Indigenous </w:t>
      </w:r>
      <w:proofErr w:type="spellStart"/>
      <w:r w:rsidR="00B30969" w:rsidRPr="00027D30">
        <w:rPr>
          <w:rFonts w:cs="Calibri"/>
          <w:lang w:val="en-US"/>
        </w:rPr>
        <w:t>knowledges</w:t>
      </w:r>
      <w:proofErr w:type="spellEnd"/>
      <w:r w:rsidR="00B30969" w:rsidRPr="00027D30">
        <w:rPr>
          <w:rFonts w:cs="Calibri"/>
          <w:lang w:val="en-US"/>
        </w:rPr>
        <w:t xml:space="preserve"> </w:t>
      </w:r>
      <w:r w:rsidR="00103F43">
        <w:rPr>
          <w:rFonts w:cs="Calibri"/>
          <w:lang w:val="en-US"/>
        </w:rPr>
        <w:t xml:space="preserve">calls for </w:t>
      </w:r>
      <w:proofErr w:type="spellStart"/>
      <w:r w:rsidR="00103F43">
        <w:rPr>
          <w:rFonts w:cs="Calibri"/>
          <w:lang w:val="en-US"/>
        </w:rPr>
        <w:t>decolonisation</w:t>
      </w:r>
      <w:proofErr w:type="spellEnd"/>
      <w:r w:rsidR="00103F43">
        <w:rPr>
          <w:rFonts w:cs="Calibri"/>
          <w:lang w:val="en-US"/>
        </w:rPr>
        <w:t xml:space="preserve"> of the curriculum </w:t>
      </w:r>
      <w:r w:rsidR="002C204B" w:rsidRPr="00027D30">
        <w:rPr>
          <w:rFonts w:cs="Calibri"/>
          <w:lang w:val="en-US"/>
        </w:rPr>
        <w:t>(</w:t>
      </w:r>
      <w:proofErr w:type="spellStart"/>
      <w:r w:rsidR="002C204B" w:rsidRPr="00027D30">
        <w:rPr>
          <w:rFonts w:cs="Calibri"/>
          <w:lang w:val="en-US"/>
        </w:rPr>
        <w:t>Sefa</w:t>
      </w:r>
      <w:proofErr w:type="spellEnd"/>
      <w:r w:rsidR="002C204B" w:rsidRPr="00027D30">
        <w:rPr>
          <w:rFonts w:cs="Calibri"/>
          <w:lang w:val="en-US"/>
        </w:rPr>
        <w:t xml:space="preserve"> Dei, 2012)</w:t>
      </w:r>
      <w:r w:rsidRPr="00027D30">
        <w:rPr>
          <w:rFonts w:cs="Calibri"/>
          <w:lang w:val="en-US"/>
        </w:rPr>
        <w:t xml:space="preserve">. </w:t>
      </w:r>
      <w:proofErr w:type="spellStart"/>
      <w:r w:rsidR="00B30969" w:rsidRPr="00027D30">
        <w:rPr>
          <w:lang w:val="en-US"/>
        </w:rPr>
        <w:t>D</w:t>
      </w:r>
      <w:r w:rsidR="00064151" w:rsidRPr="00027D30">
        <w:rPr>
          <w:lang w:val="en-US"/>
        </w:rPr>
        <w:t>ecolonis</w:t>
      </w:r>
      <w:r w:rsidRPr="00027D30">
        <w:rPr>
          <w:lang w:val="en-US"/>
        </w:rPr>
        <w:t>ation</w:t>
      </w:r>
      <w:proofErr w:type="spellEnd"/>
      <w:r w:rsidRPr="00027D30">
        <w:rPr>
          <w:lang w:val="en-US"/>
        </w:rPr>
        <w:t xml:space="preserve"> goes beyond the</w:t>
      </w:r>
      <w:r w:rsidR="000D0E1D" w:rsidRPr="00027D30">
        <w:rPr>
          <w:lang w:val="en-US"/>
        </w:rPr>
        <w:t xml:space="preserve"> idea of </w:t>
      </w:r>
      <w:r w:rsidR="002E1845" w:rsidRPr="00027D30">
        <w:rPr>
          <w:lang w:val="en-US"/>
        </w:rPr>
        <w:t xml:space="preserve">inclusive teaching </w:t>
      </w:r>
      <w:r w:rsidRPr="00027D30">
        <w:rPr>
          <w:lang w:val="en-US"/>
        </w:rPr>
        <w:t xml:space="preserve">or access to the existing system for those traditionally excluded to the idea of system change and </w:t>
      </w:r>
      <w:r w:rsidR="00194472" w:rsidRPr="00027D30">
        <w:rPr>
          <w:lang w:val="en-US"/>
        </w:rPr>
        <w:t>the removal of</w:t>
      </w:r>
      <w:r w:rsidR="002C204B" w:rsidRPr="00027D30">
        <w:rPr>
          <w:rFonts w:cs="Calibri"/>
          <w:lang w:val="en-US"/>
        </w:rPr>
        <w:t xml:space="preserve"> barriers that have </w:t>
      </w:r>
      <w:r w:rsidR="00071D8F" w:rsidRPr="00027D30">
        <w:rPr>
          <w:rFonts w:cs="Calibri"/>
          <w:lang w:val="en-US"/>
        </w:rPr>
        <w:t xml:space="preserve">effectively </w:t>
      </w:r>
      <w:r w:rsidR="002B29BC" w:rsidRPr="00027D30">
        <w:rPr>
          <w:rFonts w:cs="Calibri"/>
          <w:lang w:val="en-US"/>
        </w:rPr>
        <w:t xml:space="preserve">silenced </w:t>
      </w:r>
      <w:r w:rsidR="001A3A5B" w:rsidRPr="00027D30">
        <w:rPr>
          <w:rFonts w:cs="Calibri"/>
          <w:lang w:val="en-US"/>
        </w:rPr>
        <w:t xml:space="preserve">or dismissed </w:t>
      </w:r>
      <w:r w:rsidR="002C204B" w:rsidRPr="00027D30">
        <w:rPr>
          <w:rFonts w:cs="Calibri"/>
          <w:lang w:val="en-US"/>
        </w:rPr>
        <w:t>non-Western voices</w:t>
      </w:r>
      <w:r w:rsidR="00064151" w:rsidRPr="00027D30">
        <w:rPr>
          <w:rFonts w:cs="Calibri"/>
          <w:lang w:val="en-US"/>
        </w:rPr>
        <w:t xml:space="preserve">. </w:t>
      </w:r>
      <w:proofErr w:type="spellStart"/>
      <w:r w:rsidR="001A3A5B" w:rsidRPr="00027D30">
        <w:rPr>
          <w:lang w:val="en-US"/>
        </w:rPr>
        <w:t>Mignolo</w:t>
      </w:r>
      <w:proofErr w:type="spellEnd"/>
      <w:r w:rsidR="001A3A5B" w:rsidRPr="00027D30">
        <w:rPr>
          <w:lang w:val="en-US"/>
        </w:rPr>
        <w:t xml:space="preserve"> (2009, p. 3) asserts that “</w:t>
      </w:r>
      <w:r w:rsidR="001A3A5B" w:rsidRPr="00027D30">
        <w:rPr>
          <w:rFonts w:ascii="Bodoni" w:hAnsi="Bodoni"/>
          <w:lang w:val="en-AU"/>
        </w:rPr>
        <w:t>The de-colonial path has one thing in common: the colonial wound, the fact that regions and people around the world have been classified as underdeveloped economically and mentally</w:t>
      </w:r>
      <w:r w:rsidR="001A3A5B" w:rsidRPr="00027D30">
        <w:rPr>
          <w:rFonts w:ascii="Bodoni" w:hAnsi="Bodoni" w:hint="eastAsia"/>
          <w:lang w:val="en-AU"/>
        </w:rPr>
        <w:t>”</w:t>
      </w:r>
      <w:r w:rsidR="001A3A5B" w:rsidRPr="00027D30">
        <w:rPr>
          <w:rFonts w:ascii="Bodoni" w:hAnsi="Bodoni"/>
          <w:lang w:val="en-AU"/>
        </w:rPr>
        <w:t>.</w:t>
      </w:r>
      <w:r w:rsidR="001A3A5B" w:rsidRPr="00027D30">
        <w:rPr>
          <w:lang w:val="en-US"/>
        </w:rPr>
        <w:t xml:space="preserve"> </w:t>
      </w:r>
      <w:r w:rsidR="001A3A5B" w:rsidRPr="00027D30">
        <w:rPr>
          <w:rFonts w:cs="Calibri"/>
          <w:lang w:val="en-US"/>
        </w:rPr>
        <w:t xml:space="preserve">The process of </w:t>
      </w:r>
      <w:proofErr w:type="spellStart"/>
      <w:r w:rsidR="001A3A5B" w:rsidRPr="00027D30">
        <w:rPr>
          <w:rFonts w:cs="Calibri"/>
          <w:lang w:val="en-US"/>
        </w:rPr>
        <w:t>d</w:t>
      </w:r>
      <w:r w:rsidR="00064151" w:rsidRPr="00027D30">
        <w:rPr>
          <w:rFonts w:cs="Calibri"/>
          <w:lang w:val="en-US"/>
        </w:rPr>
        <w:t>ecolonis</w:t>
      </w:r>
      <w:r w:rsidR="00071D8F" w:rsidRPr="00027D30">
        <w:rPr>
          <w:rFonts w:cs="Calibri"/>
          <w:lang w:val="en-US"/>
        </w:rPr>
        <w:t>ation</w:t>
      </w:r>
      <w:proofErr w:type="spellEnd"/>
      <w:r w:rsidR="002C204B" w:rsidRPr="00027D30">
        <w:rPr>
          <w:rFonts w:cs="Calibri"/>
          <w:lang w:val="en-US"/>
        </w:rPr>
        <w:t xml:space="preserve"> </w:t>
      </w:r>
      <w:r w:rsidR="000D0E1D" w:rsidRPr="00027D30">
        <w:rPr>
          <w:lang w:val="en-US"/>
        </w:rPr>
        <w:t>allow</w:t>
      </w:r>
      <w:r w:rsidR="00A35FC5">
        <w:rPr>
          <w:lang w:val="en-US"/>
        </w:rPr>
        <w:t>s</w:t>
      </w:r>
      <w:r w:rsidR="000D0E1D" w:rsidRPr="00027D30">
        <w:rPr>
          <w:lang w:val="en-US"/>
        </w:rPr>
        <w:t xml:space="preserve"> us to </w:t>
      </w:r>
      <w:r w:rsidR="002770A0" w:rsidRPr="00027D30">
        <w:rPr>
          <w:lang w:val="en-US"/>
        </w:rPr>
        <w:t xml:space="preserve">begin to </w:t>
      </w:r>
      <w:r w:rsidR="002C204B" w:rsidRPr="00027D30">
        <w:rPr>
          <w:lang w:val="en-US"/>
        </w:rPr>
        <w:t xml:space="preserve">overcome the “epistemic injustices” (McLean, 2015; </w:t>
      </w:r>
      <w:proofErr w:type="spellStart"/>
      <w:r w:rsidR="002C204B" w:rsidRPr="00027D30">
        <w:rPr>
          <w:lang w:val="en-US"/>
        </w:rPr>
        <w:t>Fricker</w:t>
      </w:r>
      <w:proofErr w:type="spellEnd"/>
      <w:r w:rsidR="002C204B" w:rsidRPr="00027D30">
        <w:rPr>
          <w:lang w:val="en-US"/>
        </w:rPr>
        <w:t>, 2007) of a higher education system dominated</w:t>
      </w:r>
      <w:r w:rsidR="001A3A5B" w:rsidRPr="00027D30">
        <w:rPr>
          <w:lang w:val="en-US"/>
        </w:rPr>
        <w:t xml:space="preserve"> by Western culture and thought</w:t>
      </w:r>
      <w:r w:rsidR="002C204B" w:rsidRPr="00027D30">
        <w:rPr>
          <w:lang w:val="en-US"/>
        </w:rPr>
        <w:t xml:space="preserve"> despite the increasing diversity of cultures represented in its classrooms. </w:t>
      </w:r>
      <w:r w:rsidR="001C689C" w:rsidRPr="00027D30">
        <w:rPr>
          <w:lang w:val="en-US"/>
        </w:rPr>
        <w:t>This process</w:t>
      </w:r>
      <w:r w:rsidR="008C78BC" w:rsidRPr="00027D30">
        <w:rPr>
          <w:lang w:val="en-US"/>
        </w:rPr>
        <w:t xml:space="preserve"> </w:t>
      </w:r>
      <w:r w:rsidR="001A3A5B" w:rsidRPr="00027D30">
        <w:rPr>
          <w:lang w:val="en-US"/>
        </w:rPr>
        <w:t xml:space="preserve">will involve </w:t>
      </w:r>
      <w:r w:rsidR="001C689C" w:rsidRPr="00027D30">
        <w:rPr>
          <w:lang w:val="en-US"/>
        </w:rPr>
        <w:t>identifying</w:t>
      </w:r>
      <w:r w:rsidR="008C78BC" w:rsidRPr="00027D30">
        <w:rPr>
          <w:lang w:val="en-US"/>
        </w:rPr>
        <w:t xml:space="preserve"> where </w:t>
      </w:r>
      <w:r w:rsidR="00696EAE" w:rsidRPr="00027D30">
        <w:rPr>
          <w:lang w:val="en-US"/>
        </w:rPr>
        <w:t xml:space="preserve">our espoused theories and </w:t>
      </w:r>
      <w:r w:rsidR="00426910" w:rsidRPr="00027D30">
        <w:rPr>
          <w:lang w:val="en-US"/>
        </w:rPr>
        <w:t>theories-in-use</w:t>
      </w:r>
      <w:r w:rsidR="00696EAE" w:rsidRPr="00027D30">
        <w:rPr>
          <w:lang w:val="en-US"/>
        </w:rPr>
        <w:t xml:space="preserve"> </w:t>
      </w:r>
      <w:r w:rsidR="008C78BC" w:rsidRPr="00027D30">
        <w:rPr>
          <w:lang w:val="en-US"/>
        </w:rPr>
        <w:t xml:space="preserve">are out of alignment </w:t>
      </w:r>
      <w:r w:rsidR="00BB283E" w:rsidRPr="00027D30">
        <w:rPr>
          <w:lang w:val="en-US"/>
        </w:rPr>
        <w:t>(</w:t>
      </w:r>
      <w:proofErr w:type="spellStart"/>
      <w:r w:rsidR="00BB283E" w:rsidRPr="00027D30">
        <w:t>Argyris</w:t>
      </w:r>
      <w:proofErr w:type="spellEnd"/>
      <w:r w:rsidR="00BB283E" w:rsidRPr="00027D30">
        <w:t xml:space="preserve"> &amp; </w:t>
      </w:r>
      <w:proofErr w:type="spellStart"/>
      <w:r w:rsidR="00BB283E" w:rsidRPr="00027D30">
        <w:t>Shön</w:t>
      </w:r>
      <w:proofErr w:type="spellEnd"/>
      <w:r w:rsidR="00BB283E" w:rsidRPr="00027D30">
        <w:t>, 1974)</w:t>
      </w:r>
      <w:r w:rsidR="001A3A5B" w:rsidRPr="00027D30">
        <w:rPr>
          <w:lang w:val="en-US"/>
        </w:rPr>
        <w:t xml:space="preserve"> and </w:t>
      </w:r>
      <w:r w:rsidR="001C689C" w:rsidRPr="00027D30">
        <w:rPr>
          <w:lang w:val="en-US"/>
        </w:rPr>
        <w:t>going further to challenge</w:t>
      </w:r>
      <w:r w:rsidR="008C78BC" w:rsidRPr="00027D30">
        <w:rPr>
          <w:lang w:val="en-US"/>
        </w:rPr>
        <w:t xml:space="preserve"> the appropriateness of </w:t>
      </w:r>
      <w:r w:rsidR="00D278E2" w:rsidRPr="00027D30">
        <w:rPr>
          <w:lang w:val="en-US"/>
        </w:rPr>
        <w:t>these</w:t>
      </w:r>
      <w:r w:rsidR="008C78BC" w:rsidRPr="00027D30">
        <w:rPr>
          <w:lang w:val="en-US"/>
        </w:rPr>
        <w:t xml:space="preserve"> </w:t>
      </w:r>
      <w:r w:rsidR="00BB283E" w:rsidRPr="00027D30">
        <w:rPr>
          <w:lang w:val="en-US"/>
        </w:rPr>
        <w:t>espoused theories.</w:t>
      </w:r>
      <w:r w:rsidR="001A3A5B" w:rsidRPr="00027D30">
        <w:rPr>
          <w:lang w:val="en-US"/>
        </w:rPr>
        <w:t xml:space="preserve"> </w:t>
      </w:r>
      <w:r w:rsidR="001C689C" w:rsidRPr="00027D30">
        <w:rPr>
          <w:lang w:val="en-US"/>
        </w:rPr>
        <w:t>This will</w:t>
      </w:r>
      <w:r w:rsidR="001A3A5B" w:rsidRPr="00027D30">
        <w:rPr>
          <w:lang w:val="en-US"/>
        </w:rPr>
        <w:t xml:space="preserve"> </w:t>
      </w:r>
      <w:r w:rsidR="001C689C" w:rsidRPr="00027D30">
        <w:rPr>
          <w:lang w:val="en-US"/>
        </w:rPr>
        <w:t xml:space="preserve">very likely </w:t>
      </w:r>
      <w:r w:rsidR="001A3A5B" w:rsidRPr="00027D30">
        <w:rPr>
          <w:lang w:val="en-US"/>
        </w:rPr>
        <w:t>involve</w:t>
      </w:r>
      <w:r w:rsidR="001A3A5B" w:rsidRPr="00027D30">
        <w:rPr>
          <w:i/>
          <w:lang w:val="en-US"/>
        </w:rPr>
        <w:t xml:space="preserve"> </w:t>
      </w:r>
      <w:r w:rsidR="001A3A5B" w:rsidRPr="00027D30">
        <w:rPr>
          <w:lang w:val="en-US"/>
        </w:rPr>
        <w:t>changing our ideas about what constitutes the ‘mainstream’ culture in our society (</w:t>
      </w:r>
      <w:proofErr w:type="spellStart"/>
      <w:r w:rsidR="001A3A5B" w:rsidRPr="00027D30">
        <w:rPr>
          <w:lang w:val="en-US"/>
        </w:rPr>
        <w:t>Ranzjin</w:t>
      </w:r>
      <w:proofErr w:type="spellEnd"/>
      <w:r w:rsidR="001A3A5B" w:rsidRPr="00027D30">
        <w:rPr>
          <w:lang w:val="en-US"/>
        </w:rPr>
        <w:t xml:space="preserve">, </w:t>
      </w:r>
      <w:proofErr w:type="spellStart"/>
      <w:r w:rsidR="001A3A5B" w:rsidRPr="00027D30">
        <w:rPr>
          <w:lang w:val="en-US"/>
        </w:rPr>
        <w:t>McConnochie</w:t>
      </w:r>
      <w:proofErr w:type="spellEnd"/>
      <w:r w:rsidR="001A3A5B" w:rsidRPr="00027D30">
        <w:rPr>
          <w:lang w:val="en-US"/>
        </w:rPr>
        <w:t>, &amp; Nolan, 2009).</w:t>
      </w:r>
    </w:p>
    <w:p w14:paraId="4C5F105D" w14:textId="77777777" w:rsidR="002C204B" w:rsidRPr="00027D30" w:rsidRDefault="002C204B" w:rsidP="002C204B">
      <w:pPr>
        <w:rPr>
          <w:i/>
          <w:lang w:val="en-US"/>
        </w:rPr>
      </w:pPr>
    </w:p>
    <w:p w14:paraId="7603AE27" w14:textId="305F8690" w:rsidR="00FC79D6" w:rsidRPr="00027D30" w:rsidRDefault="008F015D" w:rsidP="00D1000C">
      <w:pPr>
        <w:jc w:val="both"/>
      </w:pPr>
      <w:r w:rsidRPr="00027D30">
        <w:rPr>
          <w:lang w:val="en-US"/>
        </w:rPr>
        <w:t>In the Australian context</w:t>
      </w:r>
      <w:r w:rsidR="00A35FC5">
        <w:rPr>
          <w:lang w:val="en-US"/>
        </w:rPr>
        <w:t>,</w:t>
      </w:r>
      <w:r w:rsidRPr="00027D30">
        <w:rPr>
          <w:lang w:val="en-US"/>
        </w:rPr>
        <w:t xml:space="preserve"> Indigenous academics are critical of the way in which Universities have engaged with Indigenous </w:t>
      </w:r>
      <w:proofErr w:type="spellStart"/>
      <w:r w:rsidRPr="00027D30">
        <w:rPr>
          <w:lang w:val="en-US"/>
        </w:rPr>
        <w:t>knowledges</w:t>
      </w:r>
      <w:proofErr w:type="spellEnd"/>
      <w:r w:rsidR="004E4B33" w:rsidRPr="00027D30">
        <w:rPr>
          <w:lang w:val="en-US"/>
        </w:rPr>
        <w:t xml:space="preserve"> </w:t>
      </w:r>
      <w:r w:rsidR="004E4B33" w:rsidRPr="00027D30">
        <w:rPr>
          <w:lang w:val="en-US"/>
        </w:rPr>
        <w:fldChar w:fldCharType="begin">
          <w:fldData xml:space="preserve">PEVuZE5vdGU+PENpdGU+PEF1dGhvcj5Nb3JldG9uIC0gUm9iaW5zb248L0F1dGhvcj48WWVhcj4y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</w:fldData>
        </w:fldChar>
      </w:r>
      <w:r w:rsidR="004E4B33" w:rsidRPr="00027D30">
        <w:rPr>
          <w:lang w:val="en-US"/>
        </w:rPr>
        <w:instrText xml:space="preserve"> ADDIN EN.CITE </w:instrText>
      </w:r>
      <w:r w:rsidR="004E4B33" w:rsidRPr="00027D30">
        <w:rPr>
          <w:lang w:val="en-US"/>
        </w:rPr>
        <w:fldChar w:fldCharType="begin">
          <w:fldData xml:space="preserve">PEVuZE5vdGU+PENpdGU+PEF1dGhvcj5Nb3JldG9uIC0gUm9iaW5zb248L0F1dGhvcj48WWVhcj4y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</w:fldData>
        </w:fldChar>
      </w:r>
      <w:r w:rsidR="004E4B33" w:rsidRPr="00027D30">
        <w:rPr>
          <w:lang w:val="en-US"/>
        </w:rPr>
        <w:instrText xml:space="preserve"> ADDIN EN.CITE.DATA </w:instrText>
      </w:r>
      <w:r w:rsidR="004E4B33" w:rsidRPr="00027D30">
        <w:rPr>
          <w:lang w:val="en-US"/>
        </w:rPr>
      </w:r>
      <w:r w:rsidR="004E4B33" w:rsidRPr="00027D30">
        <w:rPr>
          <w:lang w:val="en-US"/>
        </w:rPr>
        <w:fldChar w:fldCharType="end"/>
      </w:r>
      <w:r w:rsidR="004E4B33" w:rsidRPr="00027D30">
        <w:rPr>
          <w:lang w:val="en-US"/>
        </w:rPr>
      </w:r>
      <w:r w:rsidR="004E4B33" w:rsidRPr="00027D30">
        <w:rPr>
          <w:lang w:val="en-US"/>
        </w:rPr>
        <w:fldChar w:fldCharType="separate"/>
      </w:r>
      <w:r w:rsidR="004E4B33" w:rsidRPr="00027D30">
        <w:rPr>
          <w:noProof/>
          <w:lang w:val="en-US"/>
        </w:rPr>
        <w:t xml:space="preserve">(Larkin, 2013; Moreton-Robinson </w:t>
      </w:r>
      <w:r w:rsidR="00A35FC5">
        <w:rPr>
          <w:noProof/>
          <w:lang w:val="en-US"/>
        </w:rPr>
        <w:t>et al.</w:t>
      </w:r>
      <w:r w:rsidR="00404B7F">
        <w:rPr>
          <w:noProof/>
          <w:lang w:val="en-US"/>
        </w:rPr>
        <w:t>,</w:t>
      </w:r>
      <w:r w:rsidR="004E4B33" w:rsidRPr="00027D30">
        <w:rPr>
          <w:noProof/>
          <w:lang w:val="en-US"/>
        </w:rPr>
        <w:t xml:space="preserve"> 2011; Riley</w:t>
      </w:r>
      <w:r w:rsidR="00973A81">
        <w:rPr>
          <w:noProof/>
          <w:lang w:val="en-US"/>
        </w:rPr>
        <w:t xml:space="preserve"> et al.</w:t>
      </w:r>
      <w:r w:rsidR="00404B7F">
        <w:rPr>
          <w:noProof/>
          <w:lang w:val="en-US"/>
        </w:rPr>
        <w:t>,</w:t>
      </w:r>
      <w:r w:rsidR="00973A81">
        <w:rPr>
          <w:noProof/>
          <w:lang w:val="en-US"/>
        </w:rPr>
        <w:t xml:space="preserve"> 2013</w:t>
      </w:r>
      <w:r w:rsidR="004E4B33" w:rsidRPr="00027D30">
        <w:rPr>
          <w:noProof/>
          <w:lang w:val="en-US"/>
        </w:rPr>
        <w:t>)</w:t>
      </w:r>
      <w:r w:rsidR="004E4B33" w:rsidRPr="00027D30">
        <w:rPr>
          <w:lang w:val="en-US"/>
        </w:rPr>
        <w:fldChar w:fldCharType="end"/>
      </w:r>
      <w:r w:rsidRPr="00027D30">
        <w:rPr>
          <w:lang w:val="en-US"/>
        </w:rPr>
        <w:t xml:space="preserve">. </w:t>
      </w:r>
      <w:r w:rsidR="004E4B33" w:rsidRPr="00027D30">
        <w:rPr>
          <w:lang w:val="en-US"/>
        </w:rPr>
        <w:t xml:space="preserve">However, the willingness of universities to do so is a clear indicator of their commitment to broader Indigenous education policies </w:t>
      </w:r>
      <w:r w:rsidR="004E4B33" w:rsidRPr="00027D30">
        <w:rPr>
          <w:lang w:val="en-US"/>
        </w:rPr>
        <w:fldChar w:fldCharType="begin"/>
      </w:r>
      <w:r w:rsidR="004E4B33" w:rsidRPr="00027D30">
        <w:rPr>
          <w:lang w:val="en-US"/>
        </w:rPr>
        <w:instrText xml:space="preserve"> ADDIN EN.CITE &lt;EndNote&gt;&lt;Cite&gt;&lt;Author&gt;Larkin&lt;/Author&gt;&lt;Year&gt;2013&lt;/Year&gt;&lt;RecNum&gt;540&lt;/RecNum&gt;&lt;DisplayText&gt;(Larkin, 2013)&lt;/DisplayText&gt;&lt;record&gt;&lt;rec-number&gt;540&lt;/rec-number&gt;&lt;foreign-keys&gt;&lt;key app="EN" db-id="2r2ad5tz7tad26ep9fbvwtd22xd2appftfav" timestamp="1438169289"&gt;540&lt;/key&gt;&lt;/foreign-keys&gt;&lt;ref-type name="Book Section"&gt;5&lt;/ref-type&gt;&lt;contributors&gt;&lt;authors&gt;&lt;author&gt;Larkin, S&lt;/author&gt;&lt;/authors&gt;&lt;secondary-authors&gt;&lt;author&gt;Craven, R&lt;/author&gt;&lt;author&gt;Mooney, Janet&lt;/author&gt;&lt;/secondary-authors&gt;&lt;/contributors&gt;&lt;titles&gt;&lt;title&gt;Indigenous Standpoint and University Corporate Identity: transforming an organisational culture&lt;/title&gt;&lt;secondary-title&gt;Seeding success in Indigenous Australian Higher Education, Diversity in Education&lt;/secondary-title&gt;&lt;/titles&gt;&lt;volume&gt;14&lt;/volume&gt;&lt;dates&gt;&lt;year&gt;2013&lt;/year&gt;&lt;/dates&gt;&lt;pub-location&gt;Bingley&lt;/pub-location&gt;&lt;publisher&gt;Emerald Books&lt;/publisher&gt;&lt;urls&gt;&lt;/urls&gt;&lt;/record&gt;&lt;/Cite&gt;&lt;/EndNote&gt;</w:instrText>
      </w:r>
      <w:r w:rsidR="004E4B33" w:rsidRPr="00027D30">
        <w:rPr>
          <w:lang w:val="en-US"/>
        </w:rPr>
        <w:fldChar w:fldCharType="separate"/>
      </w:r>
      <w:r w:rsidR="004E4B33" w:rsidRPr="00027D30">
        <w:rPr>
          <w:noProof/>
          <w:lang w:val="en-US"/>
        </w:rPr>
        <w:t>(Larkin, 2013)</w:t>
      </w:r>
      <w:r w:rsidR="004E4B33" w:rsidRPr="00027D30">
        <w:rPr>
          <w:lang w:val="en-US"/>
        </w:rPr>
        <w:fldChar w:fldCharType="end"/>
      </w:r>
      <w:r w:rsidR="004E4B33" w:rsidRPr="00027D30">
        <w:rPr>
          <w:lang w:val="en-US"/>
        </w:rPr>
        <w:t xml:space="preserve">. </w:t>
      </w:r>
      <w:r w:rsidR="00A35FC5">
        <w:rPr>
          <w:lang w:val="en-US"/>
        </w:rPr>
        <w:t>Yet, a</w:t>
      </w:r>
      <w:r w:rsidR="004E4B33" w:rsidRPr="00027D30">
        <w:rPr>
          <w:lang w:val="en-US"/>
        </w:rPr>
        <w:t xml:space="preserve">ny </w:t>
      </w:r>
      <w:r w:rsidR="00BB283E" w:rsidRPr="00027D30">
        <w:rPr>
          <w:lang w:val="en-US"/>
        </w:rPr>
        <w:t>approach to curriculum renewal</w:t>
      </w:r>
      <w:r w:rsidR="00B4032F" w:rsidRPr="00027D30">
        <w:rPr>
          <w:lang w:val="en-US"/>
        </w:rPr>
        <w:t xml:space="preserve"> </w:t>
      </w:r>
      <w:r w:rsidR="00A35FC5">
        <w:rPr>
          <w:lang w:val="en-US"/>
        </w:rPr>
        <w:t xml:space="preserve">must </w:t>
      </w:r>
      <w:r w:rsidR="002C204B" w:rsidRPr="00027D30">
        <w:rPr>
          <w:lang w:val="en-US"/>
        </w:rPr>
        <w:t xml:space="preserve">involve more than </w:t>
      </w:r>
      <w:r w:rsidR="00707971" w:rsidRPr="00027D30">
        <w:rPr>
          <w:lang w:val="en-US"/>
        </w:rPr>
        <w:t xml:space="preserve">merely </w:t>
      </w:r>
      <w:r w:rsidR="002C204B" w:rsidRPr="00027D30">
        <w:rPr>
          <w:lang w:val="en-US"/>
        </w:rPr>
        <w:t>making space for Indigeno</w:t>
      </w:r>
      <w:r w:rsidR="00BB283E" w:rsidRPr="00027D30">
        <w:rPr>
          <w:lang w:val="en-US"/>
        </w:rPr>
        <w:t xml:space="preserve">us </w:t>
      </w:r>
      <w:proofErr w:type="spellStart"/>
      <w:r w:rsidR="00BB283E" w:rsidRPr="00027D30">
        <w:rPr>
          <w:lang w:val="en-US"/>
        </w:rPr>
        <w:t>knowledges</w:t>
      </w:r>
      <w:proofErr w:type="spellEnd"/>
      <w:r w:rsidR="00BB283E" w:rsidRPr="00027D30">
        <w:rPr>
          <w:lang w:val="en-US"/>
        </w:rPr>
        <w:t xml:space="preserve"> </w:t>
      </w:r>
      <w:r w:rsidR="00404B7F">
        <w:rPr>
          <w:lang w:val="en-US"/>
        </w:rPr>
        <w:t xml:space="preserve">so as </w:t>
      </w:r>
      <w:r w:rsidR="00707971" w:rsidRPr="00027D30">
        <w:rPr>
          <w:lang w:val="en-US"/>
        </w:rPr>
        <w:t>to satisfy</w:t>
      </w:r>
      <w:r w:rsidR="00B45F54" w:rsidRPr="00027D30">
        <w:rPr>
          <w:lang w:val="en-US"/>
        </w:rPr>
        <w:t xml:space="preserve"> compliance</w:t>
      </w:r>
      <w:r w:rsidR="00707971" w:rsidRPr="00027D30">
        <w:rPr>
          <w:lang w:val="en-US"/>
        </w:rPr>
        <w:t xml:space="preserve"> demands</w:t>
      </w:r>
      <w:r w:rsidR="00BB283E" w:rsidRPr="00027D30">
        <w:rPr>
          <w:lang w:val="en-US"/>
        </w:rPr>
        <w:t xml:space="preserve">; </w:t>
      </w:r>
      <w:r w:rsidR="002C204B" w:rsidRPr="00027D30">
        <w:rPr>
          <w:lang w:val="en-US"/>
        </w:rPr>
        <w:t xml:space="preserve">rather </w:t>
      </w:r>
      <w:r w:rsidR="00BB283E" w:rsidRPr="00027D30">
        <w:rPr>
          <w:lang w:val="en-US"/>
        </w:rPr>
        <w:t xml:space="preserve">it </w:t>
      </w:r>
      <w:r w:rsidR="00A35FC5">
        <w:rPr>
          <w:lang w:val="en-US"/>
        </w:rPr>
        <w:t xml:space="preserve">needs to </w:t>
      </w:r>
      <w:r w:rsidR="00BB283E" w:rsidRPr="00027D30">
        <w:rPr>
          <w:lang w:val="en-US"/>
        </w:rPr>
        <w:t xml:space="preserve">involve </w:t>
      </w:r>
      <w:r w:rsidR="00A35FC5">
        <w:rPr>
          <w:lang w:val="en-US"/>
        </w:rPr>
        <w:t xml:space="preserve">a </w:t>
      </w:r>
      <w:r w:rsidR="00B4032F" w:rsidRPr="00027D30">
        <w:rPr>
          <w:lang w:val="en-US"/>
        </w:rPr>
        <w:t>g</w:t>
      </w:r>
      <w:r w:rsidR="002C204B" w:rsidRPr="00027D30">
        <w:rPr>
          <w:lang w:val="en-US"/>
        </w:rPr>
        <w:t xml:space="preserve">enuine valuing </w:t>
      </w:r>
      <w:r w:rsidR="00A35FC5">
        <w:rPr>
          <w:lang w:val="en-US"/>
        </w:rPr>
        <w:t xml:space="preserve">of </w:t>
      </w:r>
      <w:r w:rsidR="002C204B" w:rsidRPr="00027D30">
        <w:rPr>
          <w:lang w:val="en-US"/>
        </w:rPr>
        <w:lastRenderedPageBreak/>
        <w:t xml:space="preserve">non-Western </w:t>
      </w:r>
      <w:proofErr w:type="spellStart"/>
      <w:r w:rsidR="002C204B" w:rsidRPr="00027D30">
        <w:rPr>
          <w:lang w:val="en-US"/>
        </w:rPr>
        <w:t>knowledge</w:t>
      </w:r>
      <w:r w:rsidR="00B45F54" w:rsidRPr="00027D30">
        <w:rPr>
          <w:lang w:val="en-US"/>
        </w:rPr>
        <w:t>s</w:t>
      </w:r>
      <w:proofErr w:type="spellEnd"/>
      <w:r w:rsidR="00B45F54" w:rsidRPr="00027D30">
        <w:rPr>
          <w:lang w:val="en-US"/>
        </w:rPr>
        <w:t xml:space="preserve"> and pedagogies and </w:t>
      </w:r>
      <w:r w:rsidR="00A35FC5">
        <w:rPr>
          <w:lang w:val="en-US"/>
        </w:rPr>
        <w:t>creation of</w:t>
      </w:r>
      <w:r w:rsidR="00A35FC5" w:rsidRPr="00027D30">
        <w:rPr>
          <w:lang w:val="en-US"/>
        </w:rPr>
        <w:t xml:space="preserve"> </w:t>
      </w:r>
      <w:r w:rsidR="002C204B" w:rsidRPr="00027D30">
        <w:rPr>
          <w:rFonts w:cs="Calibri"/>
          <w:lang w:val="en-US"/>
        </w:rPr>
        <w:t xml:space="preserve">a </w:t>
      </w:r>
      <w:r w:rsidR="00B4032F" w:rsidRPr="00027D30">
        <w:rPr>
          <w:rFonts w:cs="Calibri"/>
          <w:lang w:val="en-US"/>
        </w:rPr>
        <w:t xml:space="preserve">new </w:t>
      </w:r>
      <w:r w:rsidR="002C204B" w:rsidRPr="00027D30">
        <w:rPr>
          <w:rFonts w:cs="Calibri"/>
          <w:lang w:val="en-US"/>
        </w:rPr>
        <w:t xml:space="preserve">space </w:t>
      </w:r>
      <w:r w:rsidR="00B4032F" w:rsidRPr="00027D30">
        <w:rPr>
          <w:rFonts w:cs="Calibri"/>
          <w:lang w:val="en-US"/>
        </w:rPr>
        <w:t>in</w:t>
      </w:r>
      <w:r w:rsidR="002C204B" w:rsidRPr="00027D30">
        <w:rPr>
          <w:rFonts w:cs="Calibri"/>
          <w:lang w:val="en-US"/>
        </w:rPr>
        <w:t xml:space="preserve"> which diverse </w:t>
      </w:r>
      <w:proofErr w:type="spellStart"/>
      <w:r w:rsidR="002C204B" w:rsidRPr="00027D30">
        <w:rPr>
          <w:rFonts w:cs="Calibri"/>
          <w:lang w:val="en-US"/>
        </w:rPr>
        <w:t>knowledges</w:t>
      </w:r>
      <w:proofErr w:type="spellEnd"/>
      <w:r w:rsidR="002C204B" w:rsidRPr="00027D30">
        <w:rPr>
          <w:rFonts w:cs="Calibri"/>
          <w:lang w:val="en-US"/>
        </w:rPr>
        <w:t xml:space="preserve"> are truly respected</w:t>
      </w:r>
      <w:r w:rsidR="004E4B33" w:rsidRPr="00027D30">
        <w:rPr>
          <w:rFonts w:cs="Calibri"/>
          <w:lang w:val="en-US"/>
        </w:rPr>
        <w:t xml:space="preserve"> </w:t>
      </w:r>
      <w:r w:rsidR="004E4B33" w:rsidRPr="00027D30">
        <w:rPr>
          <w:rFonts w:cs="Calibri"/>
          <w:lang w:val="en-US"/>
        </w:rPr>
        <w:fldChar w:fldCharType="begin"/>
      </w:r>
      <w:r w:rsidR="004E4B33" w:rsidRPr="00027D30">
        <w:rPr>
          <w:rFonts w:cs="Calibri"/>
          <w:lang w:val="en-US"/>
        </w:rPr>
        <w:instrText xml:space="preserve"> ADDIN EN.CITE &lt;EndNote&gt;&lt;Cite&gt;&lt;Author&gt;Larkin&lt;/Author&gt;&lt;Year&gt;2013&lt;/Year&gt;&lt;RecNum&gt;540&lt;/RecNum&gt;&lt;DisplayText&gt;(Larkin, 2013; Moreton - Robinson et al., 2011)&lt;/DisplayText&gt;&lt;record&gt;&lt;rec-number&gt;540&lt;/rec-number&gt;&lt;foreign-keys&gt;&lt;key app="EN" db-id="2r2ad5tz7tad26ep9fbvwtd22xd2appftfav" timestamp="1438169289"&gt;540&lt;/key&gt;&lt;/foreign-keys&gt;&lt;ref-type name="Book Section"&gt;5&lt;/ref-type&gt;&lt;contributors&gt;&lt;authors&gt;&lt;author&gt;Larkin, S&lt;/author&gt;&lt;/authors&gt;&lt;secondary-authors&gt;&lt;author&gt;Craven, R&lt;/author&gt;&lt;author&gt;Mooney, Janet&lt;/author&gt;&lt;/secondary-authors&gt;&lt;/contributors&gt;&lt;titles&gt;&lt;title&gt;Indigenous Standpoint and University Corporate Identity: transforming an organisational culture&lt;/title&gt;&lt;secondary-title&gt;Seeding success in Indigenous Australian Higher Education, Diversity in Education&lt;/secondary-title&gt;&lt;/titles&gt;&lt;volume&gt;14&lt;/volume&gt;&lt;dates&gt;&lt;year&gt;2013&lt;/year&gt;&lt;/dates&gt;&lt;pub-location&gt;Bingley&lt;/pub-location&gt;&lt;publisher&gt;Emerald Books&lt;/publisher&gt;&lt;urls&gt;&lt;/urls&gt;&lt;/record&gt;&lt;/Cite&gt;&lt;Cite&gt;&lt;Author&gt;Moreton - Robinson&lt;/Author&gt;&lt;Year&gt;2011&lt;/Year&gt;&lt;RecNum&gt;627&lt;/RecNum&gt;&lt;record&gt;&lt;rec-number&gt;627&lt;/rec-number&gt;&lt;foreign-keys&gt;&lt;key app="EN" db-id="2r2ad5tz7tad26ep9fbvwtd22xd2appftfav" timestamp="1464223447"&gt;627&lt;/key&gt;&lt;/foreign-keys&gt;&lt;ref-type name="Government Document"&gt;46&lt;/ref-type&gt;&lt;contributors&gt;&lt;authors&gt;&lt;author&gt;Moreton - Robinson, Aileen&lt;/author&gt;&lt;author&gt;Walter, Maggie&lt;/author&gt;&lt;author&gt;Singh, David&lt;/author&gt;&lt;author&gt;Kimber, Megan&lt;/author&gt;&lt;/authors&gt;&lt;/contributors&gt;&lt;titles&gt;&lt;title&gt;On Stoney Ground: Governance and Aboriginal and Torres Strait Islander Participation in Australian Universities. Report to teh Review of Higher Education Access and Outcomes for Aboriginal and Torres Strait Isalnder people&lt;/title&gt;&lt;/titles&gt;&lt;dates&gt;&lt;year&gt;2011&lt;/year&gt;&lt;/dates&gt;&lt;pub-location&gt;Canberra&lt;/pub-location&gt;&lt;publisher&gt;Department of Education, Employment and Workplace Relations&lt;/publisher&gt;&lt;urls&gt;&lt;/urls&gt;&lt;/record&gt;&lt;/Cite&gt;&lt;/EndNote&gt;</w:instrText>
      </w:r>
      <w:r w:rsidR="004E4B33" w:rsidRPr="00027D30">
        <w:rPr>
          <w:rFonts w:cs="Calibri"/>
          <w:lang w:val="en-US"/>
        </w:rPr>
        <w:fldChar w:fldCharType="separate"/>
      </w:r>
      <w:r w:rsidR="004E4B33" w:rsidRPr="00027D30">
        <w:rPr>
          <w:rFonts w:cs="Calibri"/>
          <w:noProof/>
          <w:lang w:val="en-US"/>
        </w:rPr>
        <w:t>(Larkin, 2013; Moreton-Robinson et al., 2011)</w:t>
      </w:r>
      <w:r w:rsidR="004E4B33" w:rsidRPr="00027D30">
        <w:rPr>
          <w:rFonts w:cs="Calibri"/>
          <w:lang w:val="en-US"/>
        </w:rPr>
        <w:fldChar w:fldCharType="end"/>
      </w:r>
      <w:r w:rsidR="00B45F54" w:rsidRPr="00027D30">
        <w:rPr>
          <w:rFonts w:cs="Calibri"/>
          <w:lang w:val="en-US"/>
        </w:rPr>
        <w:t xml:space="preserve">. </w:t>
      </w:r>
      <w:r w:rsidR="00795354" w:rsidRPr="00027D30">
        <w:rPr>
          <w:rFonts w:cs="Calibri"/>
          <w:lang w:val="en-US"/>
        </w:rPr>
        <w:t xml:space="preserve">In this process, </w:t>
      </w:r>
      <w:r w:rsidR="002C204B" w:rsidRPr="00027D30">
        <w:rPr>
          <w:rFonts w:cs="Calibri"/>
          <w:lang w:val="en-US"/>
        </w:rPr>
        <w:t xml:space="preserve">one </w:t>
      </w:r>
      <w:r w:rsidR="00B4032F" w:rsidRPr="00027D30">
        <w:rPr>
          <w:rFonts w:cs="Calibri"/>
          <w:lang w:val="en-US"/>
        </w:rPr>
        <w:t xml:space="preserve">epistemology </w:t>
      </w:r>
      <w:r w:rsidR="00795354" w:rsidRPr="00027D30">
        <w:rPr>
          <w:rFonts w:cs="Calibri"/>
          <w:lang w:val="en-US"/>
        </w:rPr>
        <w:t xml:space="preserve">should not be uncritically replaced </w:t>
      </w:r>
      <w:r w:rsidR="00B4032F" w:rsidRPr="00027D30">
        <w:rPr>
          <w:rFonts w:cs="Calibri"/>
          <w:lang w:val="en-US"/>
        </w:rPr>
        <w:t xml:space="preserve">with </w:t>
      </w:r>
      <w:r w:rsidR="002C204B" w:rsidRPr="00027D30">
        <w:rPr>
          <w:rFonts w:cs="Calibri"/>
          <w:lang w:val="en-US"/>
        </w:rPr>
        <w:t xml:space="preserve">another. </w:t>
      </w:r>
      <w:r w:rsidR="003D318D" w:rsidRPr="00027D30">
        <w:t>As Nakata et al</w:t>
      </w:r>
      <w:r w:rsidR="001B520E" w:rsidRPr="00027D30">
        <w:t xml:space="preserve"> (2012) </w:t>
      </w:r>
      <w:r w:rsidR="00795354" w:rsidRPr="00027D30">
        <w:t>caution</w:t>
      </w:r>
      <w:r w:rsidR="00D20C5E" w:rsidRPr="00027D30">
        <w:t>,</w:t>
      </w:r>
      <w:r w:rsidR="00667C2F" w:rsidRPr="00027D30">
        <w:t xml:space="preserve"> </w:t>
      </w:r>
      <w:r w:rsidR="009F734B" w:rsidRPr="00027D30">
        <w:t>the</w:t>
      </w:r>
      <w:r w:rsidR="00667C2F" w:rsidRPr="00027D30">
        <w:t xml:space="preserve"> </w:t>
      </w:r>
      <w:r w:rsidR="009F734B" w:rsidRPr="00027D30">
        <w:t>introduction</w:t>
      </w:r>
      <w:r w:rsidR="00667C2F" w:rsidRPr="00027D30">
        <w:t xml:space="preserve"> of </w:t>
      </w:r>
      <w:r w:rsidR="003D318D" w:rsidRPr="00027D30">
        <w:t>alternative</w:t>
      </w:r>
      <w:r w:rsidR="009F734B" w:rsidRPr="00027D30">
        <w:t xml:space="preserve"> Indigenous knowledge positions</w:t>
      </w:r>
      <w:r w:rsidR="003D318D" w:rsidRPr="00027D30">
        <w:t xml:space="preserve"> </w:t>
      </w:r>
      <w:r w:rsidR="00667C2F" w:rsidRPr="00027D30">
        <w:t xml:space="preserve">should </w:t>
      </w:r>
      <w:r w:rsidR="003D318D" w:rsidRPr="00027D30">
        <w:t xml:space="preserve">adequately reflect the diversity, </w:t>
      </w:r>
      <w:r w:rsidR="00EB0AB4" w:rsidRPr="00027D30">
        <w:t xml:space="preserve">complexities, </w:t>
      </w:r>
      <w:r w:rsidR="003D318D" w:rsidRPr="00027D30">
        <w:t xml:space="preserve">contentions, </w:t>
      </w:r>
      <w:r w:rsidR="00EB0AB4" w:rsidRPr="00027D30">
        <w:t xml:space="preserve">dynamism </w:t>
      </w:r>
      <w:r w:rsidR="00C25175" w:rsidRPr="00027D30">
        <w:t xml:space="preserve">and contemporaneity </w:t>
      </w:r>
      <w:r w:rsidR="003D318D" w:rsidRPr="00027D30">
        <w:t xml:space="preserve">of Indigenous </w:t>
      </w:r>
      <w:proofErr w:type="spellStart"/>
      <w:r w:rsidR="003D318D" w:rsidRPr="00027D30">
        <w:t>knowledge</w:t>
      </w:r>
      <w:r w:rsidR="00A96F26" w:rsidRPr="00027D30">
        <w:t>s</w:t>
      </w:r>
      <w:proofErr w:type="spellEnd"/>
      <w:r w:rsidR="00A96F26" w:rsidRPr="00027D30">
        <w:t xml:space="preserve"> and </w:t>
      </w:r>
      <w:r w:rsidR="001B520E" w:rsidRPr="00027D30">
        <w:t>their</w:t>
      </w:r>
      <w:r w:rsidR="00A96F26" w:rsidRPr="00027D30">
        <w:t xml:space="preserve"> relationship to the “ever-changing face of the ongoing ‘Western’ knowledge presence” (</w:t>
      </w:r>
      <w:r w:rsidR="003A1C25" w:rsidRPr="00027D30">
        <w:t xml:space="preserve">Nakata et al, 2012, </w:t>
      </w:r>
      <w:r w:rsidR="00A96F26" w:rsidRPr="00027D30">
        <w:t>p. 126)</w:t>
      </w:r>
      <w:r w:rsidR="003D318D" w:rsidRPr="00027D30">
        <w:t xml:space="preserve">. </w:t>
      </w:r>
      <w:r w:rsidR="001B520E" w:rsidRPr="00027D30">
        <w:t>At this</w:t>
      </w:r>
      <w:r w:rsidR="003D318D" w:rsidRPr="00027D30">
        <w:t xml:space="preserve"> </w:t>
      </w:r>
      <w:r w:rsidR="001B520E" w:rsidRPr="00027D30">
        <w:t>challenging</w:t>
      </w:r>
      <w:r w:rsidR="003D318D" w:rsidRPr="00027D30">
        <w:t xml:space="preserve"> “cultural interface” </w:t>
      </w:r>
      <w:r w:rsidR="00E27BF4" w:rsidRPr="00027D30">
        <w:t>(Nakata, 2007</w:t>
      </w:r>
      <w:r w:rsidR="001B520E" w:rsidRPr="00027D30">
        <w:t xml:space="preserve">), </w:t>
      </w:r>
      <w:r w:rsidR="00714F9D">
        <w:t>they</w:t>
      </w:r>
      <w:r w:rsidR="00256648" w:rsidRPr="00027D30">
        <w:t xml:space="preserve"> </w:t>
      </w:r>
      <w:r w:rsidR="003D318D" w:rsidRPr="00027D30">
        <w:t xml:space="preserve">recommend </w:t>
      </w:r>
      <w:r w:rsidR="00C66151" w:rsidRPr="00027D30">
        <w:t>a course of action that involves an</w:t>
      </w:r>
      <w:r w:rsidR="003D318D" w:rsidRPr="00027D30">
        <w:t xml:space="preserve"> “open-ended pursuit of knowledge” (Gordon, 2006),</w:t>
      </w:r>
      <w:r w:rsidRPr="00027D30">
        <w:t xml:space="preserve"> or what </w:t>
      </w:r>
      <w:proofErr w:type="spellStart"/>
      <w:r w:rsidRPr="00027D30">
        <w:t>Kwasi</w:t>
      </w:r>
      <w:proofErr w:type="spellEnd"/>
      <w:r w:rsidRPr="00027D30">
        <w:t xml:space="preserve"> calls</w:t>
      </w:r>
      <w:r w:rsidR="003D318D" w:rsidRPr="00027D30">
        <w:t xml:space="preserve"> “epistemic awakening” </w:t>
      </w:r>
      <w:r w:rsidR="00AF3766" w:rsidRPr="00027D30">
        <w:t>(</w:t>
      </w:r>
      <w:proofErr w:type="spellStart"/>
      <w:r w:rsidR="00AF3766" w:rsidRPr="00027D30">
        <w:t>Kwasi</w:t>
      </w:r>
      <w:proofErr w:type="spellEnd"/>
      <w:r w:rsidR="00AF3766" w:rsidRPr="00027D30">
        <w:t>, 1995</w:t>
      </w:r>
      <w:r w:rsidR="00561F12" w:rsidRPr="00027D30">
        <w:t xml:space="preserve">; </w:t>
      </w:r>
      <w:proofErr w:type="spellStart"/>
      <w:r w:rsidR="00561F12" w:rsidRPr="00027D30">
        <w:t>M</w:t>
      </w:r>
      <w:r w:rsidR="001D1829" w:rsidRPr="00027D30">
        <w:t>ignolo</w:t>
      </w:r>
      <w:proofErr w:type="spellEnd"/>
      <w:r w:rsidR="001D1829" w:rsidRPr="00027D30">
        <w:t>, 2009</w:t>
      </w:r>
      <w:r w:rsidR="00AF3766" w:rsidRPr="00027D30">
        <w:t>),</w:t>
      </w:r>
      <w:r w:rsidR="003D318D" w:rsidRPr="00027D30">
        <w:t xml:space="preserve"> and a willingness to “revise all received theorie</w:t>
      </w:r>
      <w:r w:rsidR="007346A6" w:rsidRPr="00027D30">
        <w:t>s and ideas” (</w:t>
      </w:r>
      <w:proofErr w:type="spellStart"/>
      <w:r w:rsidR="007346A6" w:rsidRPr="00027D30">
        <w:t>Maldanado</w:t>
      </w:r>
      <w:proofErr w:type="spellEnd"/>
      <w:r w:rsidR="007346A6" w:rsidRPr="00027D30">
        <w:t xml:space="preserve">-Torres, </w:t>
      </w:r>
      <w:r w:rsidR="003D318D" w:rsidRPr="00027D30">
        <w:t>2011).</w:t>
      </w:r>
      <w:r w:rsidR="00FC79D6" w:rsidRPr="00027D30">
        <w:t xml:space="preserve"> While </w:t>
      </w:r>
      <w:r w:rsidR="00256648" w:rsidRPr="00027D30">
        <w:t>these ideas may have emerged out of consideration of</w:t>
      </w:r>
      <w:r w:rsidR="00FC79D6" w:rsidRPr="00027D30">
        <w:t xml:space="preserve"> Indigenous Studies as a </w:t>
      </w:r>
      <w:r w:rsidR="002C6562" w:rsidRPr="00027D30">
        <w:t>discipline,</w:t>
      </w:r>
      <w:r w:rsidR="00FC79D6" w:rsidRPr="00027D30">
        <w:t xml:space="preserve"> </w:t>
      </w:r>
      <w:r w:rsidR="00256648" w:rsidRPr="00027D30">
        <w:t>they are</w:t>
      </w:r>
      <w:r w:rsidR="00FC79D6" w:rsidRPr="00027D30">
        <w:t xml:space="preserve"> </w:t>
      </w:r>
      <w:r w:rsidR="009E5F68" w:rsidRPr="00027D30">
        <w:t>equally</w:t>
      </w:r>
      <w:r w:rsidR="00FC79D6" w:rsidRPr="00027D30">
        <w:t xml:space="preserve"> relevant to embedding Indigenous perspectives </w:t>
      </w:r>
      <w:r w:rsidR="009E5F68" w:rsidRPr="00027D30">
        <w:t>across</w:t>
      </w:r>
      <w:r w:rsidR="00FC79D6" w:rsidRPr="00027D30">
        <w:t xml:space="preserve"> disciplines</w:t>
      </w:r>
      <w:r w:rsidR="00714F9D">
        <w:t>,</w:t>
      </w:r>
      <w:r w:rsidR="00667C2F" w:rsidRPr="00027D30">
        <w:t xml:space="preserve"> which </w:t>
      </w:r>
      <w:r w:rsidR="00714F9D">
        <w:t>can</w:t>
      </w:r>
      <w:r w:rsidR="00714F9D" w:rsidRPr="00027D30">
        <w:t xml:space="preserve"> </w:t>
      </w:r>
      <w:r w:rsidR="00667C2F" w:rsidRPr="00027D30">
        <w:t xml:space="preserve">be </w:t>
      </w:r>
      <w:r w:rsidRPr="00027D30">
        <w:t xml:space="preserve">seen as a logical and natural </w:t>
      </w:r>
      <w:r w:rsidR="00667C2F" w:rsidRPr="00027D30">
        <w:t>progression</w:t>
      </w:r>
      <w:r w:rsidRPr="00027D30">
        <w:t xml:space="preserve"> in the decolonisation journey rather than a new project. </w:t>
      </w:r>
    </w:p>
    <w:p w14:paraId="063CFD5E" w14:textId="77777777" w:rsidR="00DE63BF" w:rsidRPr="00027D30" w:rsidRDefault="00DE63BF" w:rsidP="00025A7E">
      <w:pPr>
        <w:rPr>
          <w:lang w:val="en-US"/>
        </w:rPr>
      </w:pPr>
    </w:p>
    <w:p w14:paraId="1AD21349" w14:textId="165C5403" w:rsidR="002046B1" w:rsidRPr="00027D30" w:rsidRDefault="00667C2F" w:rsidP="001836B4">
      <w:pPr>
        <w:jc w:val="both"/>
        <w:rPr>
          <w:lang w:val="en-US"/>
        </w:rPr>
      </w:pPr>
      <w:r w:rsidRPr="00027D30">
        <w:rPr>
          <w:lang w:val="en-US"/>
        </w:rPr>
        <w:t xml:space="preserve">All this points to the inevitable question about how non-Indigenous people can </w:t>
      </w:r>
      <w:proofErr w:type="spellStart"/>
      <w:r w:rsidRPr="00027D30">
        <w:rPr>
          <w:lang w:val="en-US"/>
        </w:rPr>
        <w:t>decoloni</w:t>
      </w:r>
      <w:r w:rsidR="00064151" w:rsidRPr="00027D30">
        <w:rPr>
          <w:lang w:val="en-US"/>
        </w:rPr>
        <w:t>s</w:t>
      </w:r>
      <w:r w:rsidRPr="00027D30">
        <w:rPr>
          <w:lang w:val="en-US"/>
        </w:rPr>
        <w:t>e</w:t>
      </w:r>
      <w:proofErr w:type="spellEnd"/>
      <w:r w:rsidRPr="00027D30">
        <w:rPr>
          <w:lang w:val="en-US"/>
        </w:rPr>
        <w:t xml:space="preserve"> this space. It requires an approach that is respectful and built on the principles of ethical engagement that have long been espoused</w:t>
      </w:r>
      <w:r w:rsidR="00A323BE" w:rsidRPr="00027D30">
        <w:rPr>
          <w:lang w:val="en-US"/>
        </w:rPr>
        <w:t xml:space="preserve"> by Indigenous academics</w:t>
      </w:r>
      <w:r w:rsidRPr="00027D30">
        <w:rPr>
          <w:lang w:val="en-US"/>
        </w:rPr>
        <w:t xml:space="preserve"> </w:t>
      </w:r>
      <w:r w:rsidRPr="00027D30">
        <w:rPr>
          <w:lang w:val="en-US"/>
        </w:rPr>
        <w:fldChar w:fldCharType="begin">
          <w:fldData xml:space="preserve">PEVuZE5vdGU+PENpdGU+PEF1dGhvcj5NYXJ0aW48L0F1dGhvcj48WWVhcj4yMDA4PC9ZZWFyPjxS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</w:fldData>
        </w:fldChar>
      </w:r>
      <w:r w:rsidR="00A323BE" w:rsidRPr="00027D30">
        <w:rPr>
          <w:lang w:val="en-US"/>
        </w:rPr>
        <w:instrText xml:space="preserve"> ADDIN EN.CITE </w:instrText>
      </w:r>
      <w:r w:rsidR="00A323BE" w:rsidRPr="00027D30">
        <w:rPr>
          <w:lang w:val="en-US"/>
        </w:rPr>
        <w:fldChar w:fldCharType="begin">
          <w:fldData xml:space="preserve">PEVuZE5vdGU+PENpdGU+PEF1dGhvcj5NYXJ0aW48L0F1dGhvcj48WWVhcj4yMDA4PC9ZZWFyPjxS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</w:fldData>
        </w:fldChar>
      </w:r>
      <w:r w:rsidR="00A323BE" w:rsidRPr="00027D30">
        <w:rPr>
          <w:lang w:val="en-US"/>
        </w:rPr>
        <w:instrText xml:space="preserve"> ADDIN EN.CITE.DATA </w:instrText>
      </w:r>
      <w:r w:rsidR="00A323BE" w:rsidRPr="00027D30">
        <w:rPr>
          <w:lang w:val="en-US"/>
        </w:rPr>
      </w:r>
      <w:r w:rsidR="00A323BE" w:rsidRPr="00027D30">
        <w:rPr>
          <w:lang w:val="en-US"/>
        </w:rPr>
        <w:fldChar w:fldCharType="end"/>
      </w:r>
      <w:r w:rsidRPr="00027D30">
        <w:rPr>
          <w:lang w:val="en-US"/>
        </w:rPr>
      </w:r>
      <w:r w:rsidRPr="00027D30">
        <w:rPr>
          <w:lang w:val="en-US"/>
        </w:rPr>
        <w:fldChar w:fldCharType="separate"/>
      </w:r>
      <w:r w:rsidR="00A323BE" w:rsidRPr="00027D30">
        <w:rPr>
          <w:noProof/>
          <w:lang w:val="en-US"/>
        </w:rPr>
        <w:t xml:space="preserve">(Martin, 2008; Rigney, 1999; </w:t>
      </w:r>
      <w:r w:rsidR="00885B2D">
        <w:rPr>
          <w:noProof/>
          <w:lang w:val="en-US"/>
        </w:rPr>
        <w:t>S</w:t>
      </w:r>
      <w:r w:rsidR="00A323BE" w:rsidRPr="00027D30">
        <w:rPr>
          <w:noProof/>
          <w:lang w:val="en-US"/>
        </w:rPr>
        <w:t>mith, 2003)</w:t>
      </w:r>
      <w:r w:rsidRPr="00027D30">
        <w:rPr>
          <w:lang w:val="en-US"/>
        </w:rPr>
        <w:fldChar w:fldCharType="end"/>
      </w:r>
      <w:r w:rsidR="002046B1" w:rsidRPr="00027D30">
        <w:rPr>
          <w:lang w:val="en-US"/>
        </w:rPr>
        <w:t xml:space="preserve">. It also requires a holistic approach to curriculum development </w:t>
      </w:r>
      <w:r w:rsidR="00E314BD" w:rsidRPr="00027D30">
        <w:rPr>
          <w:lang w:val="en-US"/>
        </w:rPr>
        <w:t>that</w:t>
      </w:r>
      <w:r w:rsidR="002046B1" w:rsidRPr="00027D30">
        <w:rPr>
          <w:lang w:val="en-US"/>
        </w:rPr>
        <w:t xml:space="preserve"> develops a culture of safe spaces and relational learning from Indigenous perspectives</w:t>
      </w:r>
      <w:r w:rsidR="00EC541D">
        <w:rPr>
          <w:lang w:val="en-US"/>
        </w:rPr>
        <w:t xml:space="preserve"> (Sherwood &amp; Russell-</w:t>
      </w:r>
      <w:proofErr w:type="spellStart"/>
      <w:r w:rsidR="00EC541D">
        <w:rPr>
          <w:lang w:val="en-US"/>
        </w:rPr>
        <w:t>Mundine</w:t>
      </w:r>
      <w:proofErr w:type="spellEnd"/>
      <w:r w:rsidR="00EC541D">
        <w:rPr>
          <w:lang w:val="en-US"/>
        </w:rPr>
        <w:t>, to appear)</w:t>
      </w:r>
      <w:r w:rsidR="00885B2D">
        <w:rPr>
          <w:lang w:val="en-US"/>
        </w:rPr>
        <w:t xml:space="preserve">. </w:t>
      </w:r>
      <w:r w:rsidR="002046B1" w:rsidRPr="00027D30">
        <w:t xml:space="preserve">Making sense of the history of Western and Indigenous </w:t>
      </w:r>
      <w:proofErr w:type="spellStart"/>
      <w:r w:rsidR="002046B1" w:rsidRPr="00027D30">
        <w:t>knowledges</w:t>
      </w:r>
      <w:proofErr w:type="spellEnd"/>
      <w:r w:rsidR="002046B1" w:rsidRPr="00027D30">
        <w:t xml:space="preserve"> and their interconnections finds its expression at the individual level in critical self-reflection, where we attempt to understand our individual histories and how these inform our current attitudes, beliefs and practices. </w:t>
      </w:r>
    </w:p>
    <w:p w14:paraId="083A9D95" w14:textId="77777777" w:rsidR="002046B1" w:rsidRPr="00027D30" w:rsidRDefault="002046B1" w:rsidP="00025A7E">
      <w:pPr>
        <w:rPr>
          <w:lang w:val="en-US"/>
        </w:rPr>
      </w:pPr>
    </w:p>
    <w:p w14:paraId="07E186FA" w14:textId="77777777" w:rsidR="00DE63BF" w:rsidRPr="00027D30" w:rsidRDefault="00064151" w:rsidP="00DE63BF">
      <w:pPr>
        <w:pStyle w:val="Heading2"/>
      </w:pPr>
      <w:r w:rsidRPr="00027D30">
        <w:t>Decolonis</w:t>
      </w:r>
      <w:r w:rsidR="003C04AF" w:rsidRPr="00027D30">
        <w:t>ation</w:t>
      </w:r>
      <w:r w:rsidR="00DE63BF" w:rsidRPr="00027D30">
        <w:t xml:space="preserve"> </w:t>
      </w:r>
      <w:r w:rsidR="00FC2A0F" w:rsidRPr="00027D30">
        <w:t>through</w:t>
      </w:r>
      <w:r w:rsidR="00DE63BF" w:rsidRPr="00027D30">
        <w:t xml:space="preserve"> graduate qualities</w:t>
      </w:r>
    </w:p>
    <w:p w14:paraId="193D0565" w14:textId="404F71C0" w:rsidR="00EA077C" w:rsidRPr="00027D30" w:rsidRDefault="00BA5C03" w:rsidP="003D1C8F">
      <w:pPr>
        <w:jc w:val="both"/>
        <w:rPr>
          <w:lang w:val="en-US"/>
        </w:rPr>
      </w:pPr>
      <w:r w:rsidRPr="00027D30">
        <w:rPr>
          <w:lang w:val="en-US"/>
        </w:rPr>
        <w:t xml:space="preserve">This process </w:t>
      </w:r>
      <w:r w:rsidR="00714F9D">
        <w:rPr>
          <w:lang w:val="en-US"/>
        </w:rPr>
        <w:t>may</w:t>
      </w:r>
      <w:r w:rsidR="00714F9D" w:rsidRPr="00027D30">
        <w:rPr>
          <w:lang w:val="en-US"/>
        </w:rPr>
        <w:t xml:space="preserve"> </w:t>
      </w:r>
      <w:r w:rsidRPr="00027D30">
        <w:rPr>
          <w:lang w:val="en-US"/>
        </w:rPr>
        <w:t xml:space="preserve">be challenging for many </w:t>
      </w:r>
      <w:r w:rsidR="00371CFB" w:rsidRPr="00027D30">
        <w:rPr>
          <w:lang w:val="en-US"/>
        </w:rPr>
        <w:t>teachers, coordinators, and program directors</w:t>
      </w:r>
      <w:r w:rsidRPr="00027D30">
        <w:rPr>
          <w:lang w:val="en-US"/>
        </w:rPr>
        <w:t xml:space="preserve">, who </w:t>
      </w:r>
      <w:r w:rsidR="00714F9D">
        <w:rPr>
          <w:lang w:val="en-US"/>
        </w:rPr>
        <w:t>could</w:t>
      </w:r>
      <w:r w:rsidR="00714F9D" w:rsidRPr="00027D30">
        <w:rPr>
          <w:lang w:val="en-US"/>
        </w:rPr>
        <w:t xml:space="preserve"> </w:t>
      </w:r>
      <w:r w:rsidRPr="00027D30">
        <w:rPr>
          <w:lang w:val="en-US"/>
        </w:rPr>
        <w:t>be</w:t>
      </w:r>
      <w:r w:rsidR="00371CFB" w:rsidRPr="00027D30">
        <w:rPr>
          <w:lang w:val="en-US"/>
        </w:rPr>
        <w:t xml:space="preserve"> </w:t>
      </w:r>
      <w:r w:rsidRPr="00027D30">
        <w:rPr>
          <w:lang w:val="en-US"/>
        </w:rPr>
        <w:t xml:space="preserve">dealing with a lack of confidence or experience in working in the cultural competence </w:t>
      </w:r>
      <w:r w:rsidR="009B6A3D" w:rsidRPr="00027D30">
        <w:rPr>
          <w:lang w:val="en-US"/>
        </w:rPr>
        <w:t>space</w:t>
      </w:r>
      <w:r w:rsidRPr="00027D30">
        <w:rPr>
          <w:lang w:val="en-US"/>
        </w:rPr>
        <w:t xml:space="preserve"> and/or who may wonder how their curriculum can be re/developed so as to ‘make room for’ Indigenous or other non-Western perspectives.</w:t>
      </w:r>
      <w:r w:rsidR="00371CFB" w:rsidRPr="00027D30">
        <w:rPr>
          <w:lang w:val="en-US"/>
        </w:rPr>
        <w:t xml:space="preserve"> </w:t>
      </w:r>
      <w:r w:rsidR="006345C2" w:rsidRPr="00027D30">
        <w:rPr>
          <w:lang w:val="en-US"/>
        </w:rPr>
        <w:t>One</w:t>
      </w:r>
      <w:r w:rsidRPr="00027D30">
        <w:rPr>
          <w:lang w:val="en-US"/>
        </w:rPr>
        <w:t xml:space="preserve"> way forward </w:t>
      </w:r>
      <w:r w:rsidR="00420CC9" w:rsidRPr="00027D30">
        <w:rPr>
          <w:lang w:val="en-US"/>
        </w:rPr>
        <w:t>may be</w:t>
      </w:r>
      <w:r w:rsidR="00A72435" w:rsidRPr="00027D30">
        <w:rPr>
          <w:lang w:val="en-US"/>
        </w:rPr>
        <w:t xml:space="preserve"> to examine more closely the interconnections between</w:t>
      </w:r>
      <w:r w:rsidR="00D550C0" w:rsidRPr="00027D30">
        <w:rPr>
          <w:lang w:val="en-US"/>
        </w:rPr>
        <w:t xml:space="preserve"> </w:t>
      </w:r>
      <w:r w:rsidR="00A72435" w:rsidRPr="00027D30">
        <w:rPr>
          <w:lang w:val="en-US"/>
        </w:rPr>
        <w:t xml:space="preserve">the graduate qualities articulated in </w:t>
      </w:r>
      <w:r w:rsidR="008F015D" w:rsidRPr="00027D30">
        <w:rPr>
          <w:lang w:val="en-US"/>
        </w:rPr>
        <w:t xml:space="preserve">the University’s </w:t>
      </w:r>
      <w:r w:rsidR="00E468FC" w:rsidRPr="00027D30">
        <w:rPr>
          <w:lang w:val="en-US"/>
        </w:rPr>
        <w:t xml:space="preserve">most recent </w:t>
      </w:r>
      <w:r w:rsidR="00A72435" w:rsidRPr="00027D30">
        <w:rPr>
          <w:lang w:val="en-US"/>
        </w:rPr>
        <w:t>learning and teaching policy. These are</w:t>
      </w:r>
      <w:r w:rsidR="00D75904" w:rsidRPr="00027D30">
        <w:rPr>
          <w:lang w:val="en-US" w:eastAsia="en-GB"/>
        </w:rPr>
        <w:t>:</w:t>
      </w:r>
      <w:r w:rsidR="00595442" w:rsidRPr="00027D30">
        <w:rPr>
          <w:lang w:val="en-US" w:eastAsia="en-GB"/>
        </w:rPr>
        <w:t xml:space="preserve"> (a) </w:t>
      </w:r>
      <w:r w:rsidR="001C668B" w:rsidRPr="00027D30">
        <w:rPr>
          <w:lang w:val="en-US" w:eastAsia="en-GB"/>
        </w:rPr>
        <w:t>de</w:t>
      </w:r>
      <w:r w:rsidR="002631D1" w:rsidRPr="00027D30">
        <w:rPr>
          <w:lang w:val="en-US" w:eastAsia="en-GB"/>
        </w:rPr>
        <w:t xml:space="preserve">pth of disciplinary expertise; </w:t>
      </w:r>
      <w:r w:rsidR="00595442" w:rsidRPr="00027D30">
        <w:rPr>
          <w:lang w:val="en-US" w:eastAsia="en-GB"/>
        </w:rPr>
        <w:t>b) broader skills (</w:t>
      </w:r>
      <w:r w:rsidR="001C668B" w:rsidRPr="00027D30">
        <w:rPr>
          <w:lang w:val="en-US" w:eastAsia="en-GB"/>
        </w:rPr>
        <w:t xml:space="preserve">critical thinking and problem solving; </w:t>
      </w:r>
      <w:r w:rsidR="00595442" w:rsidRPr="00027D30">
        <w:rPr>
          <w:lang w:val="en-US" w:eastAsia="en-GB"/>
        </w:rPr>
        <w:t xml:space="preserve">oral and written communication; </w:t>
      </w:r>
      <w:r w:rsidR="001C668B" w:rsidRPr="00027D30">
        <w:rPr>
          <w:lang w:val="en-US" w:eastAsia="en-GB"/>
        </w:rPr>
        <w:t>in</w:t>
      </w:r>
      <w:r w:rsidR="00595442" w:rsidRPr="00027D30">
        <w:rPr>
          <w:lang w:val="en-US" w:eastAsia="en-GB"/>
        </w:rPr>
        <w:t xml:space="preserve">formation and digital literacy; </w:t>
      </w:r>
      <w:r w:rsidR="001C668B" w:rsidRPr="00027D30">
        <w:rPr>
          <w:lang w:val="en-US" w:eastAsia="en-GB"/>
        </w:rPr>
        <w:t>inventiveness</w:t>
      </w:r>
      <w:r w:rsidR="002631D1" w:rsidRPr="00027D30">
        <w:rPr>
          <w:lang w:val="en-US" w:eastAsia="en-GB"/>
        </w:rPr>
        <w:t>)</w:t>
      </w:r>
      <w:r w:rsidR="001C668B" w:rsidRPr="00027D30">
        <w:rPr>
          <w:lang w:val="en-US" w:eastAsia="en-GB"/>
        </w:rPr>
        <w:t>;  </w:t>
      </w:r>
      <w:r w:rsidR="00595442" w:rsidRPr="00027D30">
        <w:rPr>
          <w:lang w:val="en-US" w:eastAsia="en-GB"/>
        </w:rPr>
        <w:t xml:space="preserve">(c) </w:t>
      </w:r>
      <w:r w:rsidR="002631D1" w:rsidRPr="00027D30">
        <w:rPr>
          <w:lang w:val="en-US" w:eastAsia="en-GB"/>
        </w:rPr>
        <w:t xml:space="preserve">cultural competence; </w:t>
      </w:r>
      <w:r w:rsidR="00595442" w:rsidRPr="00027D30">
        <w:rPr>
          <w:lang w:val="en-US" w:eastAsia="en-GB"/>
        </w:rPr>
        <w:t xml:space="preserve">(d) </w:t>
      </w:r>
      <w:r w:rsidR="001C668B" w:rsidRPr="00027D30">
        <w:rPr>
          <w:lang w:val="en-US" w:eastAsia="en-GB"/>
        </w:rPr>
        <w:t>i</w:t>
      </w:r>
      <w:r w:rsidR="002631D1" w:rsidRPr="00027D30">
        <w:rPr>
          <w:lang w:val="en-US" w:eastAsia="en-GB"/>
        </w:rPr>
        <w:t>nterdisciplinary effectiveness</w:t>
      </w:r>
      <w:proofErr w:type="gramStart"/>
      <w:r w:rsidR="002631D1" w:rsidRPr="00027D30">
        <w:rPr>
          <w:lang w:val="en-US" w:eastAsia="en-GB"/>
        </w:rPr>
        <w:t>;</w:t>
      </w:r>
      <w:r w:rsidR="001C668B" w:rsidRPr="00027D30">
        <w:rPr>
          <w:lang w:val="en-US" w:eastAsia="en-GB"/>
        </w:rPr>
        <w:t> </w:t>
      </w:r>
      <w:proofErr w:type="gramEnd"/>
      <w:r w:rsidR="00595442" w:rsidRPr="00027D30">
        <w:rPr>
          <w:lang w:val="en-US" w:eastAsia="en-GB"/>
        </w:rPr>
        <w:t xml:space="preserve">(e) </w:t>
      </w:r>
      <w:r w:rsidR="001C668B" w:rsidRPr="00027D30">
        <w:rPr>
          <w:lang w:val="en-US" w:eastAsia="en-GB"/>
        </w:rPr>
        <w:t>an integrated professional, eth</w:t>
      </w:r>
      <w:r w:rsidR="00595442" w:rsidRPr="00027D30">
        <w:rPr>
          <w:lang w:val="en-US" w:eastAsia="en-GB"/>
        </w:rPr>
        <w:t>ical and personal identity; and</w:t>
      </w:r>
      <w:r w:rsidR="001C668B" w:rsidRPr="00027D30">
        <w:rPr>
          <w:lang w:val="en-US" w:eastAsia="en-GB"/>
        </w:rPr>
        <w:t> </w:t>
      </w:r>
      <w:r w:rsidR="00595442" w:rsidRPr="00027D30">
        <w:rPr>
          <w:lang w:val="en-US" w:eastAsia="en-GB"/>
        </w:rPr>
        <w:t xml:space="preserve">(f) </w:t>
      </w:r>
      <w:r w:rsidR="00E95855" w:rsidRPr="00027D30">
        <w:rPr>
          <w:lang w:val="en-US" w:eastAsia="en-GB"/>
        </w:rPr>
        <w:t>influence</w:t>
      </w:r>
      <w:r w:rsidR="00A527E4" w:rsidRPr="00027D30">
        <w:rPr>
          <w:lang w:val="en-US" w:eastAsia="en-GB"/>
        </w:rPr>
        <w:t xml:space="preserve"> (The University of Sydney, 2015, p. 6)</w:t>
      </w:r>
      <w:r w:rsidR="00420CC9" w:rsidRPr="00027D30">
        <w:rPr>
          <w:lang w:val="en-US" w:eastAsia="en-GB"/>
        </w:rPr>
        <w:t>.</w:t>
      </w:r>
      <w:r w:rsidR="003D1C8F" w:rsidRPr="00027D30">
        <w:rPr>
          <w:lang w:val="en-US" w:eastAsia="en-GB"/>
        </w:rPr>
        <w:t xml:space="preserve"> </w:t>
      </w:r>
      <w:r w:rsidR="00714F9D">
        <w:rPr>
          <w:lang w:val="en-US"/>
        </w:rPr>
        <w:t>R</w:t>
      </w:r>
      <w:r w:rsidR="00491B82" w:rsidRPr="00027D30">
        <w:rPr>
          <w:lang w:val="en-US"/>
        </w:rPr>
        <w:t xml:space="preserve">ather than thinking of </w:t>
      </w:r>
      <w:r w:rsidR="00714F9D">
        <w:rPr>
          <w:lang w:val="en-US"/>
        </w:rPr>
        <w:t>cultural competence</w:t>
      </w:r>
      <w:r w:rsidR="00714F9D" w:rsidRPr="00027D30">
        <w:rPr>
          <w:lang w:val="en-US"/>
        </w:rPr>
        <w:t xml:space="preserve"> </w:t>
      </w:r>
      <w:r w:rsidR="00491B82" w:rsidRPr="00027D30">
        <w:rPr>
          <w:lang w:val="en-US"/>
        </w:rPr>
        <w:t xml:space="preserve">as </w:t>
      </w:r>
      <w:r w:rsidR="00D05E0C" w:rsidRPr="00027D30">
        <w:rPr>
          <w:lang w:val="en-US"/>
        </w:rPr>
        <w:t>a</w:t>
      </w:r>
      <w:r w:rsidR="00491B82" w:rsidRPr="00027D30">
        <w:rPr>
          <w:lang w:val="en-US"/>
        </w:rPr>
        <w:t xml:space="preserve"> </w:t>
      </w:r>
      <w:r w:rsidR="00714F9D">
        <w:rPr>
          <w:lang w:val="en-US"/>
        </w:rPr>
        <w:t>graduate</w:t>
      </w:r>
      <w:r w:rsidR="00491B82" w:rsidRPr="00027D30">
        <w:rPr>
          <w:lang w:val="en-US"/>
        </w:rPr>
        <w:t xml:space="preserve"> quality </w:t>
      </w:r>
      <w:r w:rsidR="00D05E0C" w:rsidRPr="00027D30">
        <w:rPr>
          <w:lang w:val="en-US"/>
        </w:rPr>
        <w:t>requiring</w:t>
      </w:r>
      <w:r w:rsidR="00491B82" w:rsidRPr="00027D30">
        <w:rPr>
          <w:lang w:val="en-US"/>
        </w:rPr>
        <w:t xml:space="preserve"> its own set of skills</w:t>
      </w:r>
      <w:r w:rsidR="00C92B30" w:rsidRPr="00027D30">
        <w:rPr>
          <w:lang w:val="en-US"/>
        </w:rPr>
        <w:t>/capabilities</w:t>
      </w:r>
      <w:r w:rsidR="00D05E0C" w:rsidRPr="00027D30">
        <w:rPr>
          <w:lang w:val="en-US"/>
        </w:rPr>
        <w:t xml:space="preserve">, </w:t>
      </w:r>
      <w:r w:rsidR="00984A35" w:rsidRPr="00027D30">
        <w:rPr>
          <w:lang w:val="en-US"/>
        </w:rPr>
        <w:t xml:space="preserve">it </w:t>
      </w:r>
      <w:r w:rsidR="004502C5" w:rsidRPr="00027D30">
        <w:rPr>
          <w:lang w:val="en-US"/>
        </w:rPr>
        <w:t>could</w:t>
      </w:r>
      <w:r w:rsidR="00984A35" w:rsidRPr="00027D30">
        <w:rPr>
          <w:lang w:val="en-US"/>
        </w:rPr>
        <w:t xml:space="preserve"> be seen </w:t>
      </w:r>
      <w:r w:rsidR="00F84D27" w:rsidRPr="00027D30">
        <w:rPr>
          <w:lang w:val="en-US"/>
        </w:rPr>
        <w:t xml:space="preserve">as </w:t>
      </w:r>
      <w:r w:rsidR="00224FBB">
        <w:rPr>
          <w:lang w:val="en-US"/>
        </w:rPr>
        <w:t xml:space="preserve">more </w:t>
      </w:r>
      <w:r w:rsidR="00600D71" w:rsidRPr="00027D30">
        <w:rPr>
          <w:lang w:val="en-US"/>
        </w:rPr>
        <w:t xml:space="preserve">closely </w:t>
      </w:r>
      <w:r w:rsidR="00984A35" w:rsidRPr="00027D30">
        <w:rPr>
          <w:lang w:val="en-US"/>
        </w:rPr>
        <w:t>inter</w:t>
      </w:r>
      <w:r w:rsidR="009C06A0" w:rsidRPr="00027D30">
        <w:rPr>
          <w:lang w:val="en-US"/>
        </w:rPr>
        <w:t xml:space="preserve">connected with the other </w:t>
      </w:r>
      <w:r w:rsidR="008A5E44" w:rsidRPr="00027D30">
        <w:rPr>
          <w:lang w:val="en-US"/>
        </w:rPr>
        <w:t xml:space="preserve">graduate </w:t>
      </w:r>
      <w:r w:rsidR="009C06A0" w:rsidRPr="00027D30">
        <w:rPr>
          <w:lang w:val="en-US"/>
        </w:rPr>
        <w:t>qualities</w:t>
      </w:r>
      <w:r w:rsidR="00404B7F">
        <w:rPr>
          <w:lang w:val="en-US"/>
        </w:rPr>
        <w:t xml:space="preserve">, </w:t>
      </w:r>
      <w:r w:rsidR="00560D21" w:rsidRPr="00027D30">
        <w:rPr>
          <w:lang w:val="en-US"/>
        </w:rPr>
        <w:t xml:space="preserve">whether </w:t>
      </w:r>
      <w:r w:rsidR="004502C5" w:rsidRPr="00027D30">
        <w:rPr>
          <w:lang w:val="en-US"/>
        </w:rPr>
        <w:t>in the context of</w:t>
      </w:r>
      <w:r w:rsidR="00560D21" w:rsidRPr="00027D30">
        <w:rPr>
          <w:lang w:val="en-US"/>
        </w:rPr>
        <w:t xml:space="preserve"> a particular Unit (Subject) or across Units (</w:t>
      </w:r>
      <w:r w:rsidR="004502C5" w:rsidRPr="00027D30">
        <w:rPr>
          <w:lang w:val="en-US"/>
        </w:rPr>
        <w:t xml:space="preserve">e.g. </w:t>
      </w:r>
      <w:r w:rsidR="00560D21" w:rsidRPr="00027D30">
        <w:rPr>
          <w:lang w:val="en-US"/>
        </w:rPr>
        <w:t>through curriculum mapping).</w:t>
      </w:r>
      <w:r w:rsidR="009C06A0" w:rsidRPr="00027D30">
        <w:rPr>
          <w:lang w:val="en-US"/>
        </w:rPr>
        <w:t xml:space="preserve"> Our argument is that </w:t>
      </w:r>
      <w:r w:rsidR="005F3B53" w:rsidRPr="00027D30">
        <w:rPr>
          <w:lang w:val="en-US"/>
        </w:rPr>
        <w:t>many of</w:t>
      </w:r>
      <w:r w:rsidR="009C06A0" w:rsidRPr="00027D30">
        <w:rPr>
          <w:lang w:val="en-US"/>
        </w:rPr>
        <w:t xml:space="preserve"> </w:t>
      </w:r>
      <w:r w:rsidR="003254BF" w:rsidRPr="00027D30">
        <w:rPr>
          <w:lang w:val="en-US"/>
        </w:rPr>
        <w:t xml:space="preserve">the skills </w:t>
      </w:r>
      <w:r w:rsidR="00D5546B" w:rsidRPr="00027D30">
        <w:rPr>
          <w:lang w:val="en-US"/>
        </w:rPr>
        <w:t>that allow</w:t>
      </w:r>
      <w:r w:rsidR="005F3B53" w:rsidRPr="00027D30">
        <w:rPr>
          <w:lang w:val="en-US"/>
        </w:rPr>
        <w:t xml:space="preserve"> students to develop disciplinary knowledge are the same (or similar) </w:t>
      </w:r>
      <w:r w:rsidR="00C92B30" w:rsidRPr="00027D30">
        <w:rPr>
          <w:lang w:val="en-US"/>
        </w:rPr>
        <w:t xml:space="preserve">to </w:t>
      </w:r>
      <w:r w:rsidR="005F3B53" w:rsidRPr="00027D30">
        <w:rPr>
          <w:lang w:val="en-US"/>
        </w:rPr>
        <w:t>skills needed to develop cultural</w:t>
      </w:r>
      <w:r w:rsidR="009C06A0" w:rsidRPr="00027D30">
        <w:rPr>
          <w:lang w:val="en-US"/>
        </w:rPr>
        <w:t xml:space="preserve"> competence</w:t>
      </w:r>
      <w:r w:rsidR="00D5546B" w:rsidRPr="00027D30">
        <w:rPr>
          <w:lang w:val="en-US"/>
        </w:rPr>
        <w:t xml:space="preserve">. At the same time, </w:t>
      </w:r>
      <w:r w:rsidR="00830F08" w:rsidRPr="00027D30">
        <w:rPr>
          <w:lang w:val="en-US"/>
        </w:rPr>
        <w:t>there is a need to</w:t>
      </w:r>
      <w:r w:rsidR="00F84D27" w:rsidRPr="00027D30">
        <w:rPr>
          <w:lang w:val="en-US"/>
        </w:rPr>
        <w:t xml:space="preserve"> be mindful of where </w:t>
      </w:r>
      <w:r w:rsidR="00D5546B" w:rsidRPr="00027D30">
        <w:rPr>
          <w:lang w:val="en-US"/>
        </w:rPr>
        <w:t>skills</w:t>
      </w:r>
      <w:r w:rsidR="00F84D27" w:rsidRPr="00027D30">
        <w:rPr>
          <w:lang w:val="en-US"/>
        </w:rPr>
        <w:t xml:space="preserve"> can be taught in a disciplinary ‘business-as-usual’ way and where a new </w:t>
      </w:r>
      <w:r w:rsidR="003254BF" w:rsidRPr="00027D30">
        <w:rPr>
          <w:lang w:val="en-US"/>
        </w:rPr>
        <w:t xml:space="preserve">approach </w:t>
      </w:r>
      <w:r w:rsidR="00830F08" w:rsidRPr="00027D30">
        <w:rPr>
          <w:lang w:val="en-US"/>
        </w:rPr>
        <w:t>may be</w:t>
      </w:r>
      <w:r w:rsidR="003254BF" w:rsidRPr="00027D30">
        <w:rPr>
          <w:lang w:val="en-US"/>
        </w:rPr>
        <w:t xml:space="preserve"> required</w:t>
      </w:r>
      <w:r w:rsidR="00D5546B" w:rsidRPr="00027D30">
        <w:rPr>
          <w:i/>
          <w:lang w:val="en-US"/>
        </w:rPr>
        <w:t xml:space="preserve">. </w:t>
      </w:r>
    </w:p>
    <w:p w14:paraId="5E0A5F0A" w14:textId="7337F07E" w:rsidR="00224FBB" w:rsidRDefault="004E1F18" w:rsidP="008E6FE0">
      <w:pPr>
        <w:pStyle w:val="Heading3"/>
        <w:jc w:val="both"/>
        <w:rPr>
          <w:rFonts w:eastAsia="Arial"/>
          <w:i w:val="0"/>
        </w:rPr>
      </w:pPr>
      <w:r w:rsidRPr="00027D30">
        <w:rPr>
          <w:rFonts w:cs="Calibri"/>
          <w:i w:val="0"/>
          <w:lang w:val="en-US"/>
        </w:rPr>
        <w:t xml:space="preserve">We </w:t>
      </w:r>
      <w:r w:rsidR="00686FBE" w:rsidRPr="00027D30">
        <w:rPr>
          <w:rFonts w:cs="Calibri"/>
          <w:i w:val="0"/>
          <w:lang w:val="en-US"/>
        </w:rPr>
        <w:t xml:space="preserve">deal first with </w:t>
      </w:r>
      <w:r w:rsidR="00BF7598" w:rsidRPr="00027D30">
        <w:rPr>
          <w:rFonts w:cs="Calibri"/>
          <w:i w:val="0"/>
          <w:lang w:val="en-US"/>
        </w:rPr>
        <w:t xml:space="preserve">the broader skill of </w:t>
      </w:r>
      <w:r w:rsidR="00686FBE" w:rsidRPr="00027D30">
        <w:rPr>
          <w:rFonts w:cs="Calibri"/>
          <w:i w:val="0"/>
          <w:lang w:val="en-US"/>
        </w:rPr>
        <w:t>critical thinking</w:t>
      </w:r>
      <w:r w:rsidR="00CF766F" w:rsidRPr="00027D30">
        <w:rPr>
          <w:rFonts w:cs="Calibri"/>
          <w:i w:val="0"/>
          <w:lang w:val="en-US"/>
        </w:rPr>
        <w:t xml:space="preserve"> </w:t>
      </w:r>
      <w:r w:rsidRPr="00027D30">
        <w:rPr>
          <w:rFonts w:cs="Calibri"/>
          <w:i w:val="0"/>
          <w:lang w:val="en-US"/>
        </w:rPr>
        <w:t xml:space="preserve">(and problem-solving) </w:t>
      </w:r>
      <w:r w:rsidR="00CF766F" w:rsidRPr="00027D30">
        <w:rPr>
          <w:rFonts w:cs="Calibri"/>
          <w:i w:val="0"/>
          <w:lang w:val="en-US"/>
        </w:rPr>
        <w:t xml:space="preserve">as a way of transforming </w:t>
      </w:r>
      <w:r w:rsidR="007001D1" w:rsidRPr="00027D30">
        <w:rPr>
          <w:rFonts w:cs="Calibri"/>
          <w:i w:val="0"/>
          <w:lang w:val="en-US"/>
        </w:rPr>
        <w:t>our</w:t>
      </w:r>
      <w:r w:rsidR="00CF766F" w:rsidRPr="00027D30">
        <w:rPr>
          <w:rFonts w:cs="Calibri"/>
          <w:i w:val="0"/>
          <w:lang w:val="en-US"/>
        </w:rPr>
        <w:t xml:space="preserve"> knowledge store</w:t>
      </w:r>
      <w:r w:rsidR="00064151" w:rsidRPr="00027D30">
        <w:rPr>
          <w:rFonts w:cs="Calibri"/>
          <w:i w:val="0"/>
          <w:lang w:val="en-US"/>
        </w:rPr>
        <w:t xml:space="preserve"> and helping to </w:t>
      </w:r>
      <w:proofErr w:type="spellStart"/>
      <w:r w:rsidR="00064151" w:rsidRPr="00027D30">
        <w:rPr>
          <w:rFonts w:cs="Calibri"/>
          <w:i w:val="0"/>
          <w:lang w:val="en-US"/>
        </w:rPr>
        <w:t>decolonis</w:t>
      </w:r>
      <w:r w:rsidR="00BF7598" w:rsidRPr="00027D30">
        <w:rPr>
          <w:rFonts w:cs="Calibri"/>
          <w:i w:val="0"/>
          <w:lang w:val="en-US"/>
        </w:rPr>
        <w:t>e</w:t>
      </w:r>
      <w:proofErr w:type="spellEnd"/>
      <w:r w:rsidR="00BF7598" w:rsidRPr="00027D30">
        <w:rPr>
          <w:rFonts w:cs="Calibri"/>
          <w:i w:val="0"/>
          <w:lang w:val="en-US"/>
        </w:rPr>
        <w:t xml:space="preserve"> the curriculum</w:t>
      </w:r>
      <w:r w:rsidR="00686FBE" w:rsidRPr="00027D30">
        <w:rPr>
          <w:rFonts w:cs="Calibri"/>
          <w:i w:val="0"/>
          <w:lang w:val="en-US"/>
        </w:rPr>
        <w:t xml:space="preserve">. </w:t>
      </w:r>
      <w:r w:rsidR="00D5607A" w:rsidRPr="00027D30">
        <w:rPr>
          <w:rFonts w:cs="Calibri"/>
          <w:i w:val="0"/>
          <w:lang w:val="en-US"/>
        </w:rPr>
        <w:t>Following</w:t>
      </w:r>
      <w:r w:rsidR="00A95EDA" w:rsidRPr="00027D30">
        <w:rPr>
          <w:rFonts w:cs="Calibri"/>
          <w:i w:val="0"/>
          <w:lang w:val="en-US"/>
        </w:rPr>
        <w:t xml:space="preserve"> a</w:t>
      </w:r>
      <w:r w:rsidR="00F22B2D" w:rsidRPr="00027D30">
        <w:rPr>
          <w:rFonts w:cs="Calibri"/>
          <w:i w:val="0"/>
          <w:lang w:val="en-US"/>
        </w:rPr>
        <w:t xml:space="preserve"> </w:t>
      </w:r>
      <w:r w:rsidR="00D5607A" w:rsidRPr="00027D30">
        <w:rPr>
          <w:rFonts w:cs="Calibri"/>
          <w:i w:val="0"/>
          <w:lang w:val="en-US"/>
        </w:rPr>
        <w:t>situated</w:t>
      </w:r>
      <w:r w:rsidR="00F22B2D" w:rsidRPr="00027D30">
        <w:rPr>
          <w:rFonts w:cs="Calibri"/>
          <w:i w:val="0"/>
          <w:lang w:val="en-US"/>
        </w:rPr>
        <w:t xml:space="preserve"> approach </w:t>
      </w:r>
      <w:r w:rsidR="0070710B" w:rsidRPr="00027D30">
        <w:rPr>
          <w:rFonts w:cs="Calibri"/>
          <w:i w:val="0"/>
          <w:lang w:val="en-US"/>
        </w:rPr>
        <w:t>(</w:t>
      </w:r>
      <w:proofErr w:type="spellStart"/>
      <w:r w:rsidR="0070710B" w:rsidRPr="00027D30">
        <w:rPr>
          <w:rFonts w:cs="Calibri"/>
          <w:i w:val="0"/>
          <w:lang w:val="en-US"/>
        </w:rPr>
        <w:t>McPeck</w:t>
      </w:r>
      <w:proofErr w:type="spellEnd"/>
      <w:r w:rsidR="0070710B" w:rsidRPr="00027D30">
        <w:rPr>
          <w:rFonts w:cs="Calibri"/>
          <w:i w:val="0"/>
          <w:lang w:val="en-US"/>
        </w:rPr>
        <w:t>, 1990</w:t>
      </w:r>
      <w:r w:rsidR="00F22B2D" w:rsidRPr="00027D30">
        <w:rPr>
          <w:rFonts w:cs="Calibri"/>
          <w:i w:val="0"/>
          <w:lang w:val="en-US"/>
        </w:rPr>
        <w:t>)</w:t>
      </w:r>
      <w:r w:rsidR="00A95EDA" w:rsidRPr="00027D30">
        <w:rPr>
          <w:rFonts w:cs="Calibri"/>
          <w:i w:val="0"/>
          <w:lang w:val="en-US"/>
        </w:rPr>
        <w:t>,</w:t>
      </w:r>
      <w:r w:rsidR="00F22B2D" w:rsidRPr="00027D30">
        <w:rPr>
          <w:rFonts w:cs="Calibri"/>
          <w:i w:val="0"/>
          <w:lang w:val="en-US"/>
        </w:rPr>
        <w:t xml:space="preserve"> </w:t>
      </w:r>
      <w:r w:rsidR="00A46817" w:rsidRPr="00027D30">
        <w:rPr>
          <w:rFonts w:cs="Calibri"/>
          <w:i w:val="0"/>
          <w:lang w:val="en-US"/>
        </w:rPr>
        <w:t xml:space="preserve">we view </w:t>
      </w:r>
      <w:r w:rsidR="00F22B2D" w:rsidRPr="00027D30">
        <w:rPr>
          <w:rFonts w:cs="Calibri"/>
          <w:i w:val="0"/>
          <w:lang w:val="en-US"/>
        </w:rPr>
        <w:t xml:space="preserve">critical thinking skills </w:t>
      </w:r>
      <w:r w:rsidR="00A46817" w:rsidRPr="00027D30">
        <w:rPr>
          <w:rFonts w:cs="Calibri"/>
          <w:i w:val="0"/>
          <w:lang w:val="en-US"/>
        </w:rPr>
        <w:t>as varying</w:t>
      </w:r>
      <w:r w:rsidR="00F22B2D" w:rsidRPr="00027D30">
        <w:rPr>
          <w:rFonts w:cs="Calibri"/>
          <w:i w:val="0"/>
          <w:lang w:val="en-US"/>
        </w:rPr>
        <w:t xml:space="preserve"> according to the “discipline and practice contexts in which the thinking takes place</w:t>
      </w:r>
      <w:r w:rsidR="00A95EDA" w:rsidRPr="00027D30">
        <w:rPr>
          <w:rFonts w:cs="Calibri"/>
          <w:i w:val="0"/>
          <w:lang w:val="en-US"/>
        </w:rPr>
        <w:t>” (</w:t>
      </w:r>
      <w:proofErr w:type="spellStart"/>
      <w:r w:rsidR="00A95EDA" w:rsidRPr="00027D30">
        <w:rPr>
          <w:rFonts w:cs="Calibri"/>
          <w:i w:val="0"/>
          <w:lang w:val="en-US"/>
        </w:rPr>
        <w:t>Kahlke</w:t>
      </w:r>
      <w:proofErr w:type="spellEnd"/>
      <w:r w:rsidR="00A95EDA" w:rsidRPr="00027D30">
        <w:rPr>
          <w:rFonts w:cs="Calibri"/>
          <w:i w:val="0"/>
          <w:lang w:val="en-US"/>
        </w:rPr>
        <w:t xml:space="preserve"> &amp; White, 2013, p. 12). Critical thinking can include</w:t>
      </w:r>
      <w:r w:rsidR="00686FBE" w:rsidRPr="00027D30">
        <w:rPr>
          <w:rFonts w:cs="Calibri"/>
          <w:i w:val="0"/>
          <w:lang w:val="en-US"/>
        </w:rPr>
        <w:t xml:space="preserve"> techni</w:t>
      </w:r>
      <w:r w:rsidR="002309E7" w:rsidRPr="00027D30">
        <w:rPr>
          <w:rFonts w:cs="Calibri"/>
          <w:i w:val="0"/>
          <w:lang w:val="en-US"/>
        </w:rPr>
        <w:t xml:space="preserve">cal (e.g. philosophical, logic, reasoning, argument), humanist (creative thinking, </w:t>
      </w:r>
      <w:r w:rsidR="00C8627A" w:rsidRPr="00027D30">
        <w:rPr>
          <w:rFonts w:cs="Calibri"/>
          <w:i w:val="0"/>
          <w:lang w:val="en-US"/>
        </w:rPr>
        <w:t>intuition, social constructivis</w:t>
      </w:r>
      <w:r w:rsidR="00224FBB">
        <w:rPr>
          <w:rFonts w:cs="Calibri"/>
          <w:i w:val="0"/>
          <w:lang w:val="en-US"/>
        </w:rPr>
        <w:t>m</w:t>
      </w:r>
      <w:r w:rsidR="002309E7" w:rsidRPr="00027D30">
        <w:rPr>
          <w:rFonts w:cs="Calibri"/>
          <w:i w:val="0"/>
          <w:lang w:val="en-US"/>
        </w:rPr>
        <w:t xml:space="preserve">) </w:t>
      </w:r>
      <w:r w:rsidR="00A95EDA" w:rsidRPr="00027D30">
        <w:rPr>
          <w:rFonts w:cs="Calibri"/>
          <w:i w:val="0"/>
          <w:lang w:val="en-US"/>
        </w:rPr>
        <w:t>or</w:t>
      </w:r>
      <w:r w:rsidR="002309E7" w:rsidRPr="00027D30">
        <w:rPr>
          <w:rFonts w:cs="Calibri"/>
          <w:i w:val="0"/>
          <w:lang w:val="en-US"/>
        </w:rPr>
        <w:t xml:space="preserve"> emancipatory (critical theory, critical pedagogy</w:t>
      </w:r>
      <w:r w:rsidR="00686FBE" w:rsidRPr="00027D30">
        <w:rPr>
          <w:rFonts w:cs="Calibri"/>
          <w:i w:val="0"/>
          <w:lang w:val="en-US"/>
        </w:rPr>
        <w:t>) approaches</w:t>
      </w:r>
      <w:r w:rsidR="007001D1" w:rsidRPr="00027D30">
        <w:rPr>
          <w:rFonts w:cs="Calibri"/>
          <w:i w:val="0"/>
          <w:lang w:val="en-US"/>
        </w:rPr>
        <w:t xml:space="preserve"> (</w:t>
      </w:r>
      <w:proofErr w:type="spellStart"/>
      <w:r w:rsidR="007001D1" w:rsidRPr="00027D30">
        <w:rPr>
          <w:rFonts w:cs="Calibri"/>
          <w:i w:val="0"/>
          <w:lang w:val="en-US"/>
        </w:rPr>
        <w:t>Kahlke</w:t>
      </w:r>
      <w:proofErr w:type="spellEnd"/>
      <w:r w:rsidR="007001D1" w:rsidRPr="00027D30">
        <w:rPr>
          <w:rFonts w:cs="Calibri"/>
          <w:i w:val="0"/>
          <w:lang w:val="en-US"/>
        </w:rPr>
        <w:t xml:space="preserve"> &amp; White, 2013).</w:t>
      </w:r>
      <w:r w:rsidR="00686FBE" w:rsidRPr="00027D30">
        <w:rPr>
          <w:rFonts w:cs="Calibri"/>
          <w:i w:val="0"/>
          <w:lang w:val="en-US"/>
        </w:rPr>
        <w:t xml:space="preserve"> </w:t>
      </w:r>
      <w:r w:rsidR="00BF7598" w:rsidRPr="00027D30">
        <w:rPr>
          <w:rFonts w:eastAsia="Arial"/>
          <w:i w:val="0"/>
        </w:rPr>
        <w:t>Some</w:t>
      </w:r>
      <w:r w:rsidR="005E59FC" w:rsidRPr="00027D30">
        <w:rPr>
          <w:rFonts w:eastAsia="Arial"/>
          <w:i w:val="0"/>
        </w:rPr>
        <w:t xml:space="preserve"> disciplines</w:t>
      </w:r>
      <w:r w:rsidR="007001D1" w:rsidRPr="00027D30">
        <w:rPr>
          <w:rFonts w:eastAsia="Arial"/>
          <w:i w:val="0"/>
        </w:rPr>
        <w:t xml:space="preserve"> (or </w:t>
      </w:r>
      <w:r w:rsidR="008E6FE0" w:rsidRPr="00027D30">
        <w:rPr>
          <w:rFonts w:eastAsia="Arial"/>
          <w:i w:val="0"/>
        </w:rPr>
        <w:t>Unit/S</w:t>
      </w:r>
      <w:r w:rsidR="007001D1" w:rsidRPr="00027D30">
        <w:rPr>
          <w:rFonts w:eastAsia="Arial"/>
          <w:i w:val="0"/>
        </w:rPr>
        <w:t xml:space="preserve">ubjects within these) </w:t>
      </w:r>
      <w:r w:rsidR="00BF7598" w:rsidRPr="00027D30">
        <w:rPr>
          <w:rFonts w:eastAsia="Arial"/>
          <w:i w:val="0"/>
        </w:rPr>
        <w:t xml:space="preserve">rely more heavily on </w:t>
      </w:r>
      <w:r w:rsidR="007001D1" w:rsidRPr="00027D30">
        <w:rPr>
          <w:rFonts w:eastAsia="Arial"/>
          <w:i w:val="0"/>
        </w:rPr>
        <w:t xml:space="preserve">technical, </w:t>
      </w:r>
      <w:r w:rsidR="00A95EDA" w:rsidRPr="00027D30">
        <w:rPr>
          <w:rFonts w:eastAsia="Arial"/>
          <w:i w:val="0"/>
        </w:rPr>
        <w:t>rational and/or problem-solvin</w:t>
      </w:r>
      <w:r w:rsidR="007001D1" w:rsidRPr="00027D30">
        <w:rPr>
          <w:rFonts w:eastAsia="Arial"/>
          <w:i w:val="0"/>
        </w:rPr>
        <w:t>g approach</w:t>
      </w:r>
      <w:r w:rsidR="00BF7598" w:rsidRPr="00027D30">
        <w:rPr>
          <w:rFonts w:eastAsia="Arial"/>
          <w:i w:val="0"/>
        </w:rPr>
        <w:t>es</w:t>
      </w:r>
      <w:r w:rsidR="007001D1" w:rsidRPr="00027D30">
        <w:rPr>
          <w:rFonts w:eastAsia="Arial"/>
          <w:i w:val="0"/>
        </w:rPr>
        <w:t xml:space="preserve"> to critical thinking</w:t>
      </w:r>
      <w:r w:rsidR="00BF7598" w:rsidRPr="00027D30">
        <w:rPr>
          <w:rFonts w:eastAsia="Arial"/>
          <w:i w:val="0"/>
        </w:rPr>
        <w:t>.</w:t>
      </w:r>
      <w:r w:rsidR="00A95EDA" w:rsidRPr="00027D30">
        <w:rPr>
          <w:rFonts w:eastAsia="Arial"/>
          <w:i w:val="0"/>
        </w:rPr>
        <w:t xml:space="preserve"> For others, </w:t>
      </w:r>
      <w:r w:rsidR="00224FBB">
        <w:rPr>
          <w:rFonts w:eastAsia="Arial"/>
          <w:i w:val="0"/>
        </w:rPr>
        <w:t>challenging</w:t>
      </w:r>
      <w:r w:rsidR="00224FBB" w:rsidRPr="00027D30">
        <w:rPr>
          <w:rFonts w:eastAsia="Arial"/>
          <w:i w:val="0"/>
        </w:rPr>
        <w:t xml:space="preserve"> </w:t>
      </w:r>
      <w:r w:rsidR="007001D1" w:rsidRPr="00027D30">
        <w:rPr>
          <w:rFonts w:eastAsia="Arial"/>
          <w:i w:val="0"/>
        </w:rPr>
        <w:t>received knowledge</w:t>
      </w:r>
      <w:r w:rsidR="00BF7598" w:rsidRPr="00027D30">
        <w:rPr>
          <w:rFonts w:eastAsia="Arial"/>
          <w:i w:val="0"/>
        </w:rPr>
        <w:t xml:space="preserve">, subjectivity </w:t>
      </w:r>
      <w:r w:rsidR="005E59FC" w:rsidRPr="00027D30">
        <w:rPr>
          <w:rFonts w:eastAsia="Arial"/>
          <w:i w:val="0"/>
        </w:rPr>
        <w:t>and</w:t>
      </w:r>
      <w:r w:rsidR="00224FBB">
        <w:rPr>
          <w:rFonts w:eastAsia="Arial"/>
          <w:i w:val="0"/>
        </w:rPr>
        <w:t>/or</w:t>
      </w:r>
      <w:r w:rsidR="005E59FC" w:rsidRPr="00027D30">
        <w:rPr>
          <w:rFonts w:eastAsia="Arial"/>
          <w:i w:val="0"/>
        </w:rPr>
        <w:t xml:space="preserve"> self-</w:t>
      </w:r>
      <w:r w:rsidR="00BF7598" w:rsidRPr="00027D30">
        <w:rPr>
          <w:rFonts w:eastAsia="Arial"/>
          <w:i w:val="0"/>
        </w:rPr>
        <w:t>reflexivity</w:t>
      </w:r>
      <w:r w:rsidR="005E59FC" w:rsidRPr="00027D30">
        <w:rPr>
          <w:rFonts w:eastAsia="Arial"/>
          <w:i w:val="0"/>
        </w:rPr>
        <w:t xml:space="preserve"> </w:t>
      </w:r>
      <w:r w:rsidR="00A95EDA" w:rsidRPr="00027D30">
        <w:rPr>
          <w:rFonts w:eastAsia="Arial"/>
          <w:i w:val="0"/>
        </w:rPr>
        <w:t xml:space="preserve">may be </w:t>
      </w:r>
      <w:r w:rsidR="00A46817" w:rsidRPr="00027D30">
        <w:rPr>
          <w:rFonts w:eastAsia="Arial"/>
          <w:i w:val="0"/>
        </w:rPr>
        <w:t>central to the</w:t>
      </w:r>
      <w:r w:rsidR="007001D1" w:rsidRPr="00027D30">
        <w:rPr>
          <w:rFonts w:eastAsia="Arial"/>
          <w:i w:val="0"/>
        </w:rPr>
        <w:t xml:space="preserve"> discipline’s approach to knowledge construction. S</w:t>
      </w:r>
      <w:r w:rsidR="00A95EDA" w:rsidRPr="00027D30">
        <w:rPr>
          <w:rFonts w:eastAsia="Arial"/>
          <w:i w:val="0"/>
        </w:rPr>
        <w:t xml:space="preserve">till </w:t>
      </w:r>
      <w:r w:rsidR="005E59FC" w:rsidRPr="00027D30">
        <w:rPr>
          <w:rFonts w:eastAsia="Arial"/>
          <w:i w:val="0"/>
        </w:rPr>
        <w:t>others might e</w:t>
      </w:r>
      <w:r w:rsidR="007001D1" w:rsidRPr="00027D30">
        <w:rPr>
          <w:rFonts w:eastAsia="Arial"/>
          <w:i w:val="0"/>
        </w:rPr>
        <w:t>mphasise ideology, challenging</w:t>
      </w:r>
      <w:r w:rsidR="005E59FC" w:rsidRPr="00027D30">
        <w:rPr>
          <w:rFonts w:eastAsia="Arial"/>
          <w:i w:val="0"/>
        </w:rPr>
        <w:t xml:space="preserve"> social structures, and social activism </w:t>
      </w:r>
      <w:r w:rsidR="00A95EDA" w:rsidRPr="00027D30">
        <w:rPr>
          <w:rFonts w:eastAsia="Arial"/>
          <w:i w:val="0"/>
        </w:rPr>
        <w:t>as core to critical thinking within their discipline</w:t>
      </w:r>
      <w:r w:rsidR="00BF7598" w:rsidRPr="00027D30">
        <w:rPr>
          <w:rFonts w:eastAsia="Arial"/>
          <w:i w:val="0"/>
        </w:rPr>
        <w:t>s</w:t>
      </w:r>
      <w:r w:rsidR="00A95EDA" w:rsidRPr="00027D30">
        <w:rPr>
          <w:rFonts w:eastAsia="Arial"/>
          <w:i w:val="0"/>
        </w:rPr>
        <w:t xml:space="preserve"> </w:t>
      </w:r>
      <w:r w:rsidR="005E59FC" w:rsidRPr="00027D30">
        <w:rPr>
          <w:rFonts w:eastAsia="Arial"/>
          <w:i w:val="0"/>
        </w:rPr>
        <w:t xml:space="preserve">(see e.g. Jones, 2009; Nicholas &amp; </w:t>
      </w:r>
      <w:proofErr w:type="spellStart"/>
      <w:r w:rsidR="005E59FC" w:rsidRPr="00027D30">
        <w:rPr>
          <w:rFonts w:eastAsia="Arial"/>
          <w:i w:val="0"/>
        </w:rPr>
        <w:t>Habig</w:t>
      </w:r>
      <w:proofErr w:type="spellEnd"/>
      <w:r w:rsidR="005E59FC" w:rsidRPr="00027D30">
        <w:rPr>
          <w:rFonts w:eastAsia="Arial"/>
          <w:i w:val="0"/>
        </w:rPr>
        <w:t xml:space="preserve"> Jr, 2014). </w:t>
      </w:r>
    </w:p>
    <w:p w14:paraId="3111D153" w14:textId="35ECD4F2" w:rsidR="007E6CCF" w:rsidRPr="00027D30" w:rsidRDefault="005E59FC" w:rsidP="008E6FE0">
      <w:pPr>
        <w:pStyle w:val="Heading3"/>
        <w:jc w:val="both"/>
        <w:rPr>
          <w:rFonts w:cs="Calibri"/>
          <w:i w:val="0"/>
          <w:lang w:val="en-US"/>
        </w:rPr>
      </w:pPr>
      <w:r w:rsidRPr="00027D30">
        <w:rPr>
          <w:rFonts w:eastAsia="Arial"/>
          <w:i w:val="0"/>
        </w:rPr>
        <w:t>As cultural competence</w:t>
      </w:r>
      <w:r w:rsidR="008E6FE0" w:rsidRPr="00027D30">
        <w:rPr>
          <w:rFonts w:eastAsia="Arial"/>
          <w:i w:val="0"/>
        </w:rPr>
        <w:t>,</w:t>
      </w:r>
      <w:r w:rsidRPr="00027D30">
        <w:rPr>
          <w:rFonts w:eastAsia="Arial"/>
          <w:i w:val="0"/>
        </w:rPr>
        <w:t xml:space="preserve"> and a decolonising approach </w:t>
      </w:r>
      <w:r w:rsidR="00A95EDA" w:rsidRPr="00027D30">
        <w:rPr>
          <w:rFonts w:eastAsia="Arial"/>
          <w:i w:val="0"/>
        </w:rPr>
        <w:t>in particular</w:t>
      </w:r>
      <w:r w:rsidR="008E6FE0" w:rsidRPr="00027D30">
        <w:rPr>
          <w:rFonts w:eastAsia="Arial"/>
          <w:i w:val="0"/>
        </w:rPr>
        <w:t>,</w:t>
      </w:r>
      <w:r w:rsidR="00A95EDA" w:rsidRPr="00027D30">
        <w:rPr>
          <w:rFonts w:eastAsia="Arial"/>
          <w:i w:val="0"/>
        </w:rPr>
        <w:t xml:space="preserve"> </w:t>
      </w:r>
      <w:r w:rsidRPr="00027D30">
        <w:rPr>
          <w:rFonts w:eastAsia="Arial"/>
          <w:i w:val="0"/>
        </w:rPr>
        <w:t xml:space="preserve">requires the de-privileging of </w:t>
      </w:r>
      <w:r w:rsidR="00A95EDA" w:rsidRPr="00027D30">
        <w:rPr>
          <w:rFonts w:eastAsia="Arial"/>
          <w:i w:val="0"/>
        </w:rPr>
        <w:t xml:space="preserve">and emancipation from Western knowledge </w:t>
      </w:r>
      <w:r w:rsidR="008E6FE0" w:rsidRPr="00027D30">
        <w:rPr>
          <w:rFonts w:eastAsia="Arial"/>
          <w:i w:val="0"/>
        </w:rPr>
        <w:t>and</w:t>
      </w:r>
      <w:r w:rsidR="00A46817" w:rsidRPr="00027D30">
        <w:rPr>
          <w:rFonts w:eastAsia="Arial"/>
          <w:i w:val="0"/>
        </w:rPr>
        <w:t xml:space="preserve"> dominant epistemologies </w:t>
      </w:r>
      <w:r w:rsidRPr="00027D30">
        <w:rPr>
          <w:rFonts w:eastAsia="Arial"/>
          <w:i w:val="0"/>
        </w:rPr>
        <w:t>(</w:t>
      </w:r>
      <w:proofErr w:type="spellStart"/>
      <w:r w:rsidRPr="00027D30">
        <w:rPr>
          <w:rFonts w:eastAsia="Arial"/>
          <w:i w:val="0"/>
        </w:rPr>
        <w:t>Battiste</w:t>
      </w:r>
      <w:proofErr w:type="spellEnd"/>
      <w:r w:rsidRPr="00027D30">
        <w:rPr>
          <w:rFonts w:eastAsia="Arial"/>
          <w:i w:val="0"/>
        </w:rPr>
        <w:t xml:space="preserve"> &amp; Henderson, 2009), </w:t>
      </w:r>
      <w:r w:rsidR="00FF6431" w:rsidRPr="00027D30">
        <w:rPr>
          <w:rFonts w:eastAsia="Arial"/>
          <w:i w:val="0"/>
        </w:rPr>
        <w:t xml:space="preserve">disciplines that have traditionally tended towards more technical approaches to critical thinking (Ahern et al., 2012) may </w:t>
      </w:r>
      <w:r w:rsidR="008E6FE0" w:rsidRPr="00027D30">
        <w:rPr>
          <w:rFonts w:eastAsia="Arial"/>
          <w:i w:val="0"/>
        </w:rPr>
        <w:t>find it difficult to embed</w:t>
      </w:r>
      <w:r w:rsidR="00DC7F21" w:rsidRPr="00027D30">
        <w:rPr>
          <w:rFonts w:eastAsia="Arial"/>
          <w:i w:val="0"/>
        </w:rPr>
        <w:t xml:space="preserve"> Indigenous knowledge in a way that would not be deemed super</w:t>
      </w:r>
      <w:r w:rsidR="00051973" w:rsidRPr="00027D30">
        <w:rPr>
          <w:rFonts w:eastAsia="Arial"/>
          <w:i w:val="0"/>
        </w:rPr>
        <w:t xml:space="preserve">ficial, </w:t>
      </w:r>
      <w:r w:rsidR="002B3B22">
        <w:rPr>
          <w:rFonts w:eastAsia="Arial"/>
          <w:i w:val="0"/>
        </w:rPr>
        <w:t xml:space="preserve">or </w:t>
      </w:r>
      <w:r w:rsidR="00051973" w:rsidRPr="00027D30">
        <w:rPr>
          <w:rFonts w:eastAsia="Arial"/>
          <w:i w:val="0"/>
        </w:rPr>
        <w:t xml:space="preserve">even harmful, </w:t>
      </w:r>
      <w:r w:rsidR="00DC7F21" w:rsidRPr="00027D30">
        <w:rPr>
          <w:rFonts w:eastAsia="Arial"/>
          <w:i w:val="0"/>
        </w:rPr>
        <w:t xml:space="preserve">by Indigenous </w:t>
      </w:r>
      <w:r w:rsidR="00B84FC7" w:rsidRPr="00027D30">
        <w:rPr>
          <w:rFonts w:eastAsia="Arial"/>
          <w:i w:val="0"/>
        </w:rPr>
        <w:t>teachers and students</w:t>
      </w:r>
      <w:r w:rsidR="00916371" w:rsidRPr="00027D30">
        <w:rPr>
          <w:rFonts w:eastAsia="Arial"/>
          <w:i w:val="0"/>
        </w:rPr>
        <w:t xml:space="preserve">. </w:t>
      </w:r>
      <w:r w:rsidR="008E6FE0" w:rsidRPr="00027D30">
        <w:rPr>
          <w:rFonts w:cs="Calibri"/>
          <w:i w:val="0"/>
          <w:lang w:val="en-US"/>
        </w:rPr>
        <w:t>D</w:t>
      </w:r>
      <w:r w:rsidR="00916371" w:rsidRPr="00027D30">
        <w:rPr>
          <w:rFonts w:cs="Calibri"/>
          <w:i w:val="0"/>
          <w:lang w:val="en-US"/>
        </w:rPr>
        <w:t xml:space="preserve">isciplines </w:t>
      </w:r>
      <w:r w:rsidR="00C93B11" w:rsidRPr="00027D30">
        <w:rPr>
          <w:rFonts w:cs="Calibri"/>
          <w:i w:val="0"/>
          <w:lang w:val="en-US"/>
        </w:rPr>
        <w:t>relying</w:t>
      </w:r>
      <w:r w:rsidR="00916371" w:rsidRPr="00027D30">
        <w:rPr>
          <w:rFonts w:cs="Calibri"/>
          <w:i w:val="0"/>
          <w:lang w:val="en-US"/>
        </w:rPr>
        <w:t xml:space="preserve"> heavily on problem-solving</w:t>
      </w:r>
      <w:r w:rsidR="00051973" w:rsidRPr="00027D30">
        <w:rPr>
          <w:rFonts w:cs="Calibri"/>
          <w:i w:val="0"/>
          <w:lang w:val="en-US"/>
        </w:rPr>
        <w:t xml:space="preserve"> need to be aware that in the context of</w:t>
      </w:r>
      <w:r w:rsidR="001D507C" w:rsidRPr="00027D30">
        <w:rPr>
          <w:rFonts w:cs="Calibri"/>
          <w:i w:val="0"/>
          <w:lang w:val="en-US"/>
        </w:rPr>
        <w:t xml:space="preserve"> Indigenous </w:t>
      </w:r>
      <w:proofErr w:type="spellStart"/>
      <w:r w:rsidR="001D507C" w:rsidRPr="00027D30">
        <w:rPr>
          <w:rFonts w:cs="Calibri"/>
          <w:i w:val="0"/>
          <w:lang w:val="en-US"/>
        </w:rPr>
        <w:t>knowledges</w:t>
      </w:r>
      <w:proofErr w:type="spellEnd"/>
      <w:r w:rsidR="001D507C" w:rsidRPr="00027D30">
        <w:rPr>
          <w:rFonts w:cs="Calibri"/>
          <w:i w:val="0"/>
          <w:lang w:val="en-US"/>
        </w:rPr>
        <w:t>, culture</w:t>
      </w:r>
      <w:r w:rsidR="00051973" w:rsidRPr="00027D30">
        <w:rPr>
          <w:rFonts w:cs="Calibri"/>
          <w:i w:val="0"/>
          <w:lang w:val="en-US"/>
        </w:rPr>
        <w:t xml:space="preserve"> and histories, </w:t>
      </w:r>
      <w:r w:rsidR="003F071A" w:rsidRPr="00027D30">
        <w:rPr>
          <w:rFonts w:cs="Calibri"/>
          <w:i w:val="0"/>
          <w:lang w:val="en-US"/>
        </w:rPr>
        <w:t>an</w:t>
      </w:r>
      <w:r w:rsidR="00051973" w:rsidRPr="00027D30">
        <w:rPr>
          <w:rFonts w:cs="Calibri"/>
          <w:i w:val="0"/>
          <w:lang w:val="en-US"/>
        </w:rPr>
        <w:t xml:space="preserve"> </w:t>
      </w:r>
      <w:r w:rsidR="00524FFA" w:rsidRPr="00027D30">
        <w:rPr>
          <w:rFonts w:cs="Calibri"/>
          <w:i w:val="0"/>
          <w:lang w:val="en-US"/>
        </w:rPr>
        <w:t>application</w:t>
      </w:r>
      <w:r w:rsidR="00051973" w:rsidRPr="00027D30">
        <w:rPr>
          <w:rFonts w:cs="Calibri"/>
          <w:i w:val="0"/>
          <w:lang w:val="en-US"/>
        </w:rPr>
        <w:t xml:space="preserve"> of problem-solving </w:t>
      </w:r>
      <w:r w:rsidR="00524FFA" w:rsidRPr="00027D30">
        <w:rPr>
          <w:rFonts w:cs="Calibri"/>
          <w:i w:val="0"/>
          <w:lang w:val="en-US"/>
        </w:rPr>
        <w:t>whereby</w:t>
      </w:r>
      <w:r w:rsidR="00051973" w:rsidRPr="00027D30">
        <w:rPr>
          <w:rFonts w:cs="Calibri"/>
          <w:i w:val="0"/>
          <w:lang w:val="en-US"/>
        </w:rPr>
        <w:t xml:space="preserve"> Indigenous peoples</w:t>
      </w:r>
      <w:r w:rsidR="00524FFA" w:rsidRPr="00027D30">
        <w:rPr>
          <w:rFonts w:cs="Calibri"/>
          <w:i w:val="0"/>
          <w:lang w:val="en-US"/>
        </w:rPr>
        <w:t xml:space="preserve"> themselves</w:t>
      </w:r>
      <w:r w:rsidR="00051973" w:rsidRPr="00027D30">
        <w:rPr>
          <w:rFonts w:cs="Calibri"/>
          <w:i w:val="0"/>
          <w:lang w:val="en-US"/>
        </w:rPr>
        <w:t xml:space="preserve"> are viewed as the ‘problems’ to be solved contributes to ongoing harm, which is the antithesis of what cultural competence is all about </w:t>
      </w:r>
      <w:r w:rsidR="00051973" w:rsidRPr="000F263A">
        <w:rPr>
          <w:rFonts w:cs="Calibri"/>
          <w:i w:val="0"/>
          <w:lang w:val="en-US"/>
        </w:rPr>
        <w:t>(</w:t>
      </w:r>
      <w:r w:rsidR="000F263A" w:rsidRPr="00100FD9">
        <w:rPr>
          <w:i w:val="0"/>
          <w:lang w:val="en-US"/>
        </w:rPr>
        <w:t>Sherwood &amp; Russell-</w:t>
      </w:r>
      <w:proofErr w:type="spellStart"/>
      <w:r w:rsidR="000F263A" w:rsidRPr="00100FD9">
        <w:rPr>
          <w:i w:val="0"/>
          <w:lang w:val="en-US"/>
        </w:rPr>
        <w:t>Mundine</w:t>
      </w:r>
      <w:proofErr w:type="spellEnd"/>
      <w:r w:rsidR="000F263A" w:rsidRPr="00100FD9">
        <w:rPr>
          <w:i w:val="0"/>
          <w:lang w:val="en-US"/>
        </w:rPr>
        <w:t>, to appear</w:t>
      </w:r>
      <w:r w:rsidR="00051973" w:rsidRPr="000F263A">
        <w:rPr>
          <w:rFonts w:cs="Calibri"/>
          <w:i w:val="0"/>
          <w:lang w:val="en-US"/>
        </w:rPr>
        <w:t>).</w:t>
      </w:r>
      <w:r w:rsidR="00051973" w:rsidRPr="00027D30">
        <w:rPr>
          <w:rFonts w:cs="Calibri"/>
          <w:i w:val="0"/>
          <w:lang w:val="en-US"/>
        </w:rPr>
        <w:t xml:space="preserve"> </w:t>
      </w:r>
      <w:r w:rsidR="00524FFA" w:rsidRPr="00027D30">
        <w:rPr>
          <w:rFonts w:cs="Calibri"/>
          <w:i w:val="0"/>
          <w:lang w:val="en-US"/>
        </w:rPr>
        <w:t>A</w:t>
      </w:r>
      <w:r w:rsidR="00916371" w:rsidRPr="00027D30">
        <w:rPr>
          <w:rFonts w:cs="Calibri"/>
          <w:i w:val="0"/>
          <w:lang w:val="en-US"/>
        </w:rPr>
        <w:t xml:space="preserve"> </w:t>
      </w:r>
      <w:proofErr w:type="spellStart"/>
      <w:r w:rsidR="00064151" w:rsidRPr="00027D30">
        <w:rPr>
          <w:rFonts w:cs="Calibri"/>
          <w:i w:val="0"/>
          <w:lang w:val="en-US"/>
        </w:rPr>
        <w:t>decolonising</w:t>
      </w:r>
      <w:proofErr w:type="spellEnd"/>
      <w:r w:rsidR="00916371" w:rsidRPr="00027D30">
        <w:rPr>
          <w:rFonts w:cs="Calibri"/>
          <w:i w:val="0"/>
          <w:lang w:val="en-US"/>
        </w:rPr>
        <w:t xml:space="preserve"> approach </w:t>
      </w:r>
      <w:proofErr w:type="spellStart"/>
      <w:r w:rsidR="00916371" w:rsidRPr="00027D30">
        <w:rPr>
          <w:rFonts w:cs="Calibri"/>
          <w:i w:val="0"/>
          <w:lang w:val="en-US"/>
        </w:rPr>
        <w:t>recognise</w:t>
      </w:r>
      <w:r w:rsidR="001D507C" w:rsidRPr="00027D30">
        <w:rPr>
          <w:rFonts w:cs="Calibri"/>
          <w:i w:val="0"/>
          <w:lang w:val="en-US"/>
        </w:rPr>
        <w:t>s</w:t>
      </w:r>
      <w:proofErr w:type="spellEnd"/>
      <w:r w:rsidR="00916371" w:rsidRPr="00027D30">
        <w:rPr>
          <w:rFonts w:cs="Calibri"/>
          <w:i w:val="0"/>
          <w:lang w:val="en-US"/>
        </w:rPr>
        <w:t xml:space="preserve"> </w:t>
      </w:r>
      <w:r w:rsidR="00524FFA" w:rsidRPr="00027D30">
        <w:rPr>
          <w:rFonts w:cs="Calibri"/>
          <w:i w:val="0"/>
          <w:lang w:val="en-US"/>
        </w:rPr>
        <w:t xml:space="preserve">that </w:t>
      </w:r>
      <w:proofErr w:type="spellStart"/>
      <w:r w:rsidR="004B43EE" w:rsidRPr="00027D30">
        <w:rPr>
          <w:rFonts w:cs="Calibri"/>
          <w:i w:val="0"/>
          <w:lang w:val="en-US"/>
        </w:rPr>
        <w:t>coloni</w:t>
      </w:r>
      <w:r w:rsidR="002B3B22">
        <w:rPr>
          <w:rFonts w:cs="Calibri"/>
          <w:i w:val="0"/>
          <w:lang w:val="en-US"/>
        </w:rPr>
        <w:t>s</w:t>
      </w:r>
      <w:r w:rsidR="004B43EE" w:rsidRPr="00027D30">
        <w:rPr>
          <w:rFonts w:cs="Calibri"/>
          <w:i w:val="0"/>
          <w:lang w:val="en-US"/>
        </w:rPr>
        <w:t>ation</w:t>
      </w:r>
      <w:proofErr w:type="spellEnd"/>
      <w:r w:rsidR="004B43EE" w:rsidRPr="00027D30">
        <w:rPr>
          <w:rFonts w:cs="Calibri"/>
          <w:i w:val="0"/>
          <w:lang w:val="en-US"/>
        </w:rPr>
        <w:t xml:space="preserve">, </w:t>
      </w:r>
      <w:r w:rsidR="00524FFA" w:rsidRPr="00027D30">
        <w:rPr>
          <w:rFonts w:cs="Calibri"/>
          <w:i w:val="0"/>
          <w:lang w:val="en-US"/>
        </w:rPr>
        <w:t>and</w:t>
      </w:r>
      <w:r w:rsidR="004B43EE" w:rsidRPr="00027D30">
        <w:rPr>
          <w:rFonts w:cs="Calibri"/>
          <w:i w:val="0"/>
          <w:lang w:val="en-US"/>
        </w:rPr>
        <w:t>,</w:t>
      </w:r>
      <w:r w:rsidR="00524FFA" w:rsidRPr="00027D30">
        <w:rPr>
          <w:rFonts w:cs="Calibri"/>
          <w:i w:val="0"/>
          <w:lang w:val="en-US"/>
        </w:rPr>
        <w:t xml:space="preserve"> by extension</w:t>
      </w:r>
      <w:r w:rsidR="004B43EE" w:rsidRPr="00027D30">
        <w:rPr>
          <w:rFonts w:cs="Calibri"/>
          <w:i w:val="0"/>
          <w:lang w:val="en-US"/>
        </w:rPr>
        <w:t>,</w:t>
      </w:r>
      <w:r w:rsidR="00524FFA" w:rsidRPr="00027D30">
        <w:rPr>
          <w:rFonts w:cs="Calibri"/>
          <w:i w:val="0"/>
          <w:lang w:val="en-US"/>
        </w:rPr>
        <w:t xml:space="preserve"> </w:t>
      </w:r>
      <w:proofErr w:type="spellStart"/>
      <w:r w:rsidR="004B43EE" w:rsidRPr="00027D30">
        <w:rPr>
          <w:rFonts w:cs="Calibri"/>
          <w:i w:val="0"/>
          <w:lang w:val="en-US"/>
        </w:rPr>
        <w:t>colonisers</w:t>
      </w:r>
      <w:proofErr w:type="spellEnd"/>
      <w:r w:rsidR="004B43EE" w:rsidRPr="00027D30">
        <w:rPr>
          <w:rFonts w:cs="Calibri"/>
          <w:i w:val="0"/>
          <w:lang w:val="en-US"/>
        </w:rPr>
        <w:t>,</w:t>
      </w:r>
      <w:r w:rsidR="00524FFA" w:rsidRPr="00027D30">
        <w:rPr>
          <w:rFonts w:cs="Calibri"/>
          <w:i w:val="0"/>
          <w:lang w:val="en-US"/>
        </w:rPr>
        <w:t xml:space="preserve"> </w:t>
      </w:r>
      <w:r w:rsidR="004B43EE" w:rsidRPr="00027D30">
        <w:rPr>
          <w:rFonts w:cs="Calibri"/>
          <w:i w:val="0"/>
          <w:lang w:val="en-US"/>
        </w:rPr>
        <w:t>play</w:t>
      </w:r>
      <w:r w:rsidR="00916371" w:rsidRPr="00027D30">
        <w:rPr>
          <w:rFonts w:cs="Calibri"/>
          <w:i w:val="0"/>
          <w:lang w:val="en-US"/>
        </w:rPr>
        <w:t xml:space="preserve"> a </w:t>
      </w:r>
      <w:r w:rsidR="004B43EE" w:rsidRPr="00027D30">
        <w:rPr>
          <w:rFonts w:cs="Calibri"/>
          <w:i w:val="0"/>
          <w:lang w:val="en-US"/>
        </w:rPr>
        <w:t>significant</w:t>
      </w:r>
      <w:r w:rsidR="00916371" w:rsidRPr="00027D30">
        <w:rPr>
          <w:rFonts w:cs="Calibri"/>
          <w:i w:val="0"/>
          <w:lang w:val="en-US"/>
        </w:rPr>
        <w:t xml:space="preserve"> </w:t>
      </w:r>
      <w:r w:rsidR="004B43EE" w:rsidRPr="00027D30">
        <w:rPr>
          <w:rFonts w:cs="Calibri"/>
          <w:i w:val="0"/>
          <w:lang w:val="en-US"/>
        </w:rPr>
        <w:t>role</w:t>
      </w:r>
      <w:r w:rsidR="00524FFA" w:rsidRPr="00027D30">
        <w:rPr>
          <w:rFonts w:cs="Calibri"/>
          <w:i w:val="0"/>
          <w:lang w:val="en-US"/>
        </w:rPr>
        <w:t xml:space="preserve"> </w:t>
      </w:r>
      <w:r w:rsidR="004B43EE" w:rsidRPr="00027D30">
        <w:rPr>
          <w:rFonts w:cs="Calibri"/>
          <w:i w:val="0"/>
          <w:lang w:val="en-US"/>
        </w:rPr>
        <w:t>in</w:t>
      </w:r>
      <w:r w:rsidR="00524FFA" w:rsidRPr="00027D30">
        <w:rPr>
          <w:rFonts w:cs="Calibri"/>
          <w:i w:val="0"/>
          <w:lang w:val="en-US"/>
        </w:rPr>
        <w:t xml:space="preserve"> the problems</w:t>
      </w:r>
      <w:r w:rsidR="00051973" w:rsidRPr="00027D30">
        <w:rPr>
          <w:rFonts w:cs="Calibri"/>
          <w:i w:val="0"/>
          <w:lang w:val="en-US"/>
        </w:rPr>
        <w:t xml:space="preserve"> faced by </w:t>
      </w:r>
      <w:r w:rsidR="00916371" w:rsidRPr="00027D30">
        <w:rPr>
          <w:rFonts w:cs="Calibri"/>
          <w:i w:val="0"/>
          <w:lang w:val="en-US"/>
        </w:rPr>
        <w:t>Indigenous</w:t>
      </w:r>
      <w:r w:rsidR="00051973" w:rsidRPr="00027D30">
        <w:rPr>
          <w:rFonts w:cs="Calibri"/>
          <w:i w:val="0"/>
          <w:lang w:val="en-US"/>
        </w:rPr>
        <w:t xml:space="preserve"> people</w:t>
      </w:r>
      <w:r w:rsidR="00524FFA" w:rsidRPr="00027D30">
        <w:rPr>
          <w:rFonts w:cs="Calibri"/>
          <w:i w:val="0"/>
          <w:lang w:val="en-US"/>
        </w:rPr>
        <w:t xml:space="preserve">. </w:t>
      </w:r>
      <w:r w:rsidR="004C33A7">
        <w:rPr>
          <w:rFonts w:cs="Calibri"/>
          <w:i w:val="0"/>
          <w:lang w:val="en-US"/>
        </w:rPr>
        <w:t xml:space="preserve">This </w:t>
      </w:r>
      <w:proofErr w:type="spellStart"/>
      <w:r w:rsidR="004C33A7">
        <w:rPr>
          <w:rFonts w:cs="Calibri"/>
          <w:i w:val="0"/>
          <w:lang w:val="en-US"/>
        </w:rPr>
        <w:t>decolonial</w:t>
      </w:r>
      <w:proofErr w:type="spellEnd"/>
      <w:r w:rsidR="00524FFA" w:rsidRPr="00027D30">
        <w:rPr>
          <w:rFonts w:cs="Calibri"/>
          <w:i w:val="0"/>
          <w:lang w:val="en-US"/>
        </w:rPr>
        <w:t xml:space="preserve"> approach</w:t>
      </w:r>
      <w:r w:rsidR="00EC4D9D" w:rsidRPr="00027D30">
        <w:rPr>
          <w:rFonts w:cs="Calibri"/>
          <w:i w:val="0"/>
          <w:lang w:val="en-US"/>
        </w:rPr>
        <w:t xml:space="preserve"> to problem-solving</w:t>
      </w:r>
      <w:r w:rsidR="002E162F">
        <w:rPr>
          <w:rFonts w:cs="Calibri"/>
          <w:i w:val="0"/>
          <w:lang w:val="en-US"/>
        </w:rPr>
        <w:t xml:space="preserve"> </w:t>
      </w:r>
      <w:r w:rsidR="004C33A7">
        <w:rPr>
          <w:rFonts w:cs="Calibri"/>
          <w:i w:val="0"/>
          <w:lang w:val="en-US"/>
        </w:rPr>
        <w:t>may be</w:t>
      </w:r>
      <w:r w:rsidR="004C33A7" w:rsidRPr="00027D30">
        <w:rPr>
          <w:rFonts w:cs="Calibri"/>
          <w:i w:val="0"/>
          <w:lang w:val="en-US"/>
        </w:rPr>
        <w:t xml:space="preserve"> </w:t>
      </w:r>
      <w:r w:rsidR="002E162F">
        <w:rPr>
          <w:rFonts w:cs="Calibri"/>
          <w:i w:val="0"/>
          <w:lang w:val="en-US"/>
        </w:rPr>
        <w:t xml:space="preserve">potentially </w:t>
      </w:r>
      <w:r w:rsidR="00524FFA" w:rsidRPr="00027D30">
        <w:rPr>
          <w:rFonts w:cs="Calibri"/>
          <w:i w:val="0"/>
          <w:lang w:val="en-US"/>
        </w:rPr>
        <w:t xml:space="preserve">confronting </w:t>
      </w:r>
      <w:r w:rsidR="004C33A7">
        <w:rPr>
          <w:rFonts w:cs="Calibri"/>
          <w:i w:val="0"/>
          <w:lang w:val="en-US"/>
        </w:rPr>
        <w:t xml:space="preserve">but should be applied in such a way as to do no </w:t>
      </w:r>
      <w:r w:rsidR="00051973" w:rsidRPr="00027D30">
        <w:rPr>
          <w:rFonts w:cs="Calibri"/>
          <w:i w:val="0"/>
          <w:lang w:val="en-US"/>
        </w:rPr>
        <w:t>harm</w:t>
      </w:r>
      <w:r w:rsidR="00524FFA" w:rsidRPr="00027D30">
        <w:rPr>
          <w:rFonts w:cs="Calibri"/>
          <w:i w:val="0"/>
          <w:lang w:val="en-US"/>
        </w:rPr>
        <w:t xml:space="preserve"> </w:t>
      </w:r>
      <w:r w:rsidR="004C33A7">
        <w:rPr>
          <w:rFonts w:cs="Calibri"/>
          <w:i w:val="0"/>
          <w:lang w:val="en-US"/>
        </w:rPr>
        <w:t>to</w:t>
      </w:r>
      <w:r w:rsidR="004C33A7" w:rsidRPr="00027D30">
        <w:rPr>
          <w:rFonts w:cs="Calibri"/>
          <w:i w:val="0"/>
          <w:lang w:val="en-US"/>
        </w:rPr>
        <w:t xml:space="preserve"> </w:t>
      </w:r>
      <w:r w:rsidR="00051973" w:rsidRPr="00027D30">
        <w:rPr>
          <w:rFonts w:cs="Calibri"/>
          <w:i w:val="0"/>
          <w:lang w:val="en-US"/>
        </w:rPr>
        <w:t xml:space="preserve">teachers </w:t>
      </w:r>
      <w:r w:rsidR="000A5FD0">
        <w:rPr>
          <w:rFonts w:cs="Calibri"/>
          <w:i w:val="0"/>
          <w:lang w:val="en-US"/>
        </w:rPr>
        <w:t>or</w:t>
      </w:r>
      <w:r w:rsidR="004C33A7" w:rsidRPr="00027D30">
        <w:rPr>
          <w:rFonts w:cs="Calibri"/>
          <w:i w:val="0"/>
          <w:lang w:val="en-US"/>
        </w:rPr>
        <w:t xml:space="preserve"> </w:t>
      </w:r>
      <w:r w:rsidR="00B84FC7" w:rsidRPr="00027D30">
        <w:rPr>
          <w:rFonts w:cs="Calibri"/>
          <w:i w:val="0"/>
          <w:lang w:val="en-US"/>
        </w:rPr>
        <w:t>students</w:t>
      </w:r>
      <w:r w:rsidR="00051973" w:rsidRPr="00027D30">
        <w:rPr>
          <w:rFonts w:cs="Calibri"/>
          <w:i w:val="0"/>
          <w:lang w:val="en-US"/>
        </w:rPr>
        <w:t xml:space="preserve"> (Indigenous and non-Indigenous).</w:t>
      </w:r>
      <w:r w:rsidR="000B2EC5" w:rsidRPr="00027D30">
        <w:rPr>
          <w:rFonts w:cs="Calibri"/>
          <w:i w:val="0"/>
          <w:lang w:val="en-US"/>
        </w:rPr>
        <w:t xml:space="preserve"> </w:t>
      </w:r>
      <w:r w:rsidR="00064151" w:rsidRPr="00027D30">
        <w:rPr>
          <w:rFonts w:cs="Calibri"/>
          <w:i w:val="0"/>
          <w:lang w:val="en-US"/>
        </w:rPr>
        <w:t>N</w:t>
      </w:r>
      <w:proofErr w:type="spellStart"/>
      <w:r w:rsidR="00046774" w:rsidRPr="00027D30">
        <w:rPr>
          <w:i w:val="0"/>
        </w:rPr>
        <w:t>akata</w:t>
      </w:r>
      <w:proofErr w:type="spellEnd"/>
      <w:r w:rsidR="00046774" w:rsidRPr="00027D30">
        <w:rPr>
          <w:i w:val="0"/>
        </w:rPr>
        <w:t xml:space="preserve"> et al. </w:t>
      </w:r>
      <w:r w:rsidR="00F02A34" w:rsidRPr="00027D30">
        <w:rPr>
          <w:i w:val="0"/>
        </w:rPr>
        <w:t>(2012) caution</w:t>
      </w:r>
      <w:r w:rsidR="00046774" w:rsidRPr="00027D30">
        <w:rPr>
          <w:i w:val="0"/>
        </w:rPr>
        <w:t xml:space="preserve"> against </w:t>
      </w:r>
      <w:r w:rsidR="0010348F" w:rsidRPr="00027D30">
        <w:rPr>
          <w:i w:val="0"/>
        </w:rPr>
        <w:t>the</w:t>
      </w:r>
      <w:r w:rsidR="00046774" w:rsidRPr="00027D30">
        <w:rPr>
          <w:i w:val="0"/>
        </w:rPr>
        <w:t xml:space="preserve"> </w:t>
      </w:r>
      <w:r w:rsidR="0010348F" w:rsidRPr="00027D30">
        <w:rPr>
          <w:i w:val="0"/>
        </w:rPr>
        <w:t>‘</w:t>
      </w:r>
      <w:r w:rsidR="00046774" w:rsidRPr="00027D30">
        <w:rPr>
          <w:i w:val="0"/>
        </w:rPr>
        <w:t>quick logic</w:t>
      </w:r>
      <w:r w:rsidR="0010348F" w:rsidRPr="00027D30">
        <w:rPr>
          <w:i w:val="0"/>
        </w:rPr>
        <w:t>’ of cause-effect, problem-solution</w:t>
      </w:r>
      <w:r w:rsidR="00046774" w:rsidRPr="00027D30">
        <w:rPr>
          <w:i w:val="0"/>
        </w:rPr>
        <w:t>,</w:t>
      </w:r>
      <w:r w:rsidR="00F02A34" w:rsidRPr="00027D30">
        <w:rPr>
          <w:i w:val="0"/>
        </w:rPr>
        <w:t xml:space="preserve"> and</w:t>
      </w:r>
      <w:r w:rsidR="00046774" w:rsidRPr="00027D30">
        <w:rPr>
          <w:i w:val="0"/>
        </w:rPr>
        <w:t xml:space="preserve"> ‘knowing the </w:t>
      </w:r>
      <w:r w:rsidR="00046774" w:rsidRPr="00027D30">
        <w:rPr>
          <w:i w:val="0"/>
        </w:rPr>
        <w:lastRenderedPageBreak/>
        <w:t>answers’</w:t>
      </w:r>
      <w:r w:rsidR="0010348F" w:rsidRPr="00027D30">
        <w:rPr>
          <w:i w:val="0"/>
        </w:rPr>
        <w:t>;</w:t>
      </w:r>
      <w:r w:rsidR="00F02A34" w:rsidRPr="00027D30">
        <w:rPr>
          <w:i w:val="0"/>
        </w:rPr>
        <w:t xml:space="preserve"> </w:t>
      </w:r>
      <w:r w:rsidR="00D31B77" w:rsidRPr="00027D30">
        <w:rPr>
          <w:i w:val="0"/>
        </w:rPr>
        <w:t>instead</w:t>
      </w:r>
      <w:r w:rsidR="0010348F" w:rsidRPr="00027D30">
        <w:rPr>
          <w:i w:val="0"/>
        </w:rPr>
        <w:t>, they</w:t>
      </w:r>
      <w:r w:rsidR="00F02A34" w:rsidRPr="00027D30">
        <w:rPr>
          <w:i w:val="0"/>
        </w:rPr>
        <w:t xml:space="preserve"> recommend that </w:t>
      </w:r>
      <w:r w:rsidR="00046774" w:rsidRPr="00027D30">
        <w:rPr>
          <w:i w:val="0"/>
        </w:rPr>
        <w:t xml:space="preserve">students </w:t>
      </w:r>
      <w:r w:rsidR="00F02A34" w:rsidRPr="00027D30">
        <w:rPr>
          <w:i w:val="0"/>
        </w:rPr>
        <w:t>be offered “</w:t>
      </w:r>
      <w:r w:rsidR="00046774" w:rsidRPr="00027D30">
        <w:rPr>
          <w:i w:val="0"/>
        </w:rPr>
        <w:t xml:space="preserve">more language and tools for navigating, </w:t>
      </w:r>
      <w:r w:rsidR="0069743F" w:rsidRPr="00027D30">
        <w:rPr>
          <w:i w:val="0"/>
        </w:rPr>
        <w:t>negotiating, and thinking about the constraints and possibilities that are open at this challenging interface” (p. 133).</w:t>
      </w:r>
      <w:r w:rsidR="0069743F" w:rsidRPr="00027D30">
        <w:t xml:space="preserve"> </w:t>
      </w:r>
      <w:r w:rsidR="004C6A4D" w:rsidRPr="00027D30">
        <w:rPr>
          <w:rFonts w:eastAsia="Arial"/>
          <w:i w:val="0"/>
        </w:rPr>
        <w:t xml:space="preserve">This approach can only strengthen students’ critical thinking capabilities and can open up the possibility of enhanced ‘inventiveness’, itself one of the graduate qualities listed above. </w:t>
      </w:r>
      <w:r w:rsidR="007F0943">
        <w:rPr>
          <w:rFonts w:eastAsia="Arial"/>
          <w:i w:val="0"/>
        </w:rPr>
        <w:t>Moreover, t</w:t>
      </w:r>
      <w:r w:rsidR="00581703" w:rsidRPr="00027D30">
        <w:rPr>
          <w:rFonts w:eastAsia="Arial"/>
          <w:i w:val="0"/>
        </w:rPr>
        <w:t>he</w:t>
      </w:r>
      <w:r w:rsidR="005775D8" w:rsidRPr="00027D30">
        <w:rPr>
          <w:rFonts w:eastAsia="Arial"/>
          <w:i w:val="0"/>
        </w:rPr>
        <w:t xml:space="preserve"> call to </w:t>
      </w:r>
      <w:r w:rsidR="00581703" w:rsidRPr="00027D30">
        <w:rPr>
          <w:rFonts w:eastAsia="Arial"/>
          <w:i w:val="0"/>
        </w:rPr>
        <w:t>‘</w:t>
      </w:r>
      <w:r w:rsidR="00203454" w:rsidRPr="00027D30">
        <w:rPr>
          <w:rFonts w:eastAsia="Arial"/>
          <w:i w:val="0"/>
        </w:rPr>
        <w:t>interdisciplinarity</w:t>
      </w:r>
      <w:r w:rsidR="00581703" w:rsidRPr="00027D30">
        <w:rPr>
          <w:rFonts w:eastAsia="Arial"/>
          <w:i w:val="0"/>
        </w:rPr>
        <w:t>’</w:t>
      </w:r>
      <w:r w:rsidR="007E6CCF" w:rsidRPr="00027D30">
        <w:rPr>
          <w:rFonts w:eastAsia="Arial"/>
          <w:i w:val="0"/>
        </w:rPr>
        <w:t xml:space="preserve">, </w:t>
      </w:r>
      <w:r w:rsidR="00581703" w:rsidRPr="00027D30">
        <w:rPr>
          <w:rFonts w:eastAsia="Arial"/>
          <w:i w:val="0"/>
        </w:rPr>
        <w:t>another</w:t>
      </w:r>
      <w:r w:rsidR="00FF6376" w:rsidRPr="00027D30">
        <w:rPr>
          <w:rFonts w:eastAsia="Arial"/>
          <w:i w:val="0"/>
        </w:rPr>
        <w:t xml:space="preserve"> of the six qualities</w:t>
      </w:r>
      <w:r w:rsidR="007E6CCF" w:rsidRPr="00027D30">
        <w:rPr>
          <w:rFonts w:eastAsia="Arial"/>
          <w:i w:val="0"/>
        </w:rPr>
        <w:t xml:space="preserve">, </w:t>
      </w:r>
      <w:r w:rsidR="00E90C35" w:rsidRPr="00027D30">
        <w:rPr>
          <w:rFonts w:eastAsia="Arial"/>
          <w:i w:val="0"/>
        </w:rPr>
        <w:t>can</w:t>
      </w:r>
      <w:r w:rsidR="007E6CCF" w:rsidRPr="00027D30">
        <w:rPr>
          <w:rFonts w:eastAsia="Arial"/>
          <w:i w:val="0"/>
        </w:rPr>
        <w:t xml:space="preserve"> </w:t>
      </w:r>
      <w:r w:rsidR="00581703" w:rsidRPr="00027D30">
        <w:rPr>
          <w:rFonts w:eastAsia="Arial"/>
          <w:i w:val="0"/>
        </w:rPr>
        <w:t xml:space="preserve">enhance critical thinking, </w:t>
      </w:r>
      <w:proofErr w:type="gramStart"/>
      <w:r w:rsidR="00581703" w:rsidRPr="00027D30">
        <w:rPr>
          <w:rFonts w:eastAsia="Arial"/>
          <w:i w:val="0"/>
        </w:rPr>
        <w:t>problem-solving</w:t>
      </w:r>
      <w:proofErr w:type="gramEnd"/>
      <w:r w:rsidR="00581703" w:rsidRPr="00027D30">
        <w:rPr>
          <w:rFonts w:eastAsia="Arial"/>
          <w:i w:val="0"/>
        </w:rPr>
        <w:t xml:space="preserve"> and inventiveness</w:t>
      </w:r>
      <w:r w:rsidR="00404B7F">
        <w:rPr>
          <w:rFonts w:eastAsia="Arial"/>
          <w:i w:val="0"/>
        </w:rPr>
        <w:t>.</w:t>
      </w:r>
      <w:r w:rsidR="007E6CCF" w:rsidRPr="00027D30">
        <w:rPr>
          <w:rFonts w:eastAsia="Arial"/>
          <w:i w:val="0"/>
        </w:rPr>
        <w:t xml:space="preserve"> </w:t>
      </w:r>
      <w:r w:rsidR="00404B7F">
        <w:rPr>
          <w:i w:val="0"/>
          <w:lang w:val="en-US"/>
        </w:rPr>
        <w:t>I</w:t>
      </w:r>
      <w:r w:rsidR="00194965" w:rsidRPr="00027D30">
        <w:rPr>
          <w:i w:val="0"/>
          <w:lang w:val="en-US"/>
        </w:rPr>
        <w:t xml:space="preserve">nterdisciplinary collaboration </w:t>
      </w:r>
      <w:r w:rsidR="00AB6415">
        <w:rPr>
          <w:i w:val="0"/>
          <w:lang w:val="en-US"/>
        </w:rPr>
        <w:t xml:space="preserve">itself </w:t>
      </w:r>
      <w:r w:rsidR="00FF6376" w:rsidRPr="00027D30">
        <w:rPr>
          <w:i w:val="0"/>
          <w:lang w:val="en-US"/>
        </w:rPr>
        <w:t>has</w:t>
      </w:r>
      <w:r w:rsidR="00194965" w:rsidRPr="00027D30">
        <w:rPr>
          <w:i w:val="0"/>
          <w:lang w:val="en-US"/>
        </w:rPr>
        <w:t xml:space="preserve"> </w:t>
      </w:r>
      <w:r w:rsidR="00E90C35" w:rsidRPr="00027D30">
        <w:rPr>
          <w:i w:val="0"/>
          <w:lang w:val="en-US"/>
        </w:rPr>
        <w:t xml:space="preserve">been </w:t>
      </w:r>
      <w:r w:rsidR="00194965" w:rsidRPr="00027D30">
        <w:rPr>
          <w:i w:val="0"/>
          <w:lang w:val="en-US"/>
        </w:rPr>
        <w:t xml:space="preserve">viewed </w:t>
      </w:r>
      <w:r w:rsidR="00E90C35" w:rsidRPr="00027D30">
        <w:rPr>
          <w:i w:val="0"/>
          <w:lang w:val="en-US"/>
        </w:rPr>
        <w:t xml:space="preserve">as </w:t>
      </w:r>
      <w:r w:rsidR="00227094" w:rsidRPr="00027D30">
        <w:rPr>
          <w:i w:val="0"/>
          <w:lang w:val="en-US"/>
        </w:rPr>
        <w:t xml:space="preserve">an exercise in </w:t>
      </w:r>
      <w:r w:rsidR="007E6CCF" w:rsidRPr="00027D30">
        <w:rPr>
          <w:i w:val="0"/>
          <w:lang w:val="en-US"/>
        </w:rPr>
        <w:t xml:space="preserve">cultural competence </w:t>
      </w:r>
      <w:r w:rsidR="00194965" w:rsidRPr="00027D30">
        <w:rPr>
          <w:i w:val="0"/>
          <w:lang w:val="en-US"/>
        </w:rPr>
        <w:t>(Reich &amp; Reich, 2006)</w:t>
      </w:r>
      <w:r w:rsidR="00545003" w:rsidRPr="00027D30">
        <w:rPr>
          <w:i w:val="0"/>
          <w:lang w:val="en-US"/>
        </w:rPr>
        <w:t xml:space="preserve"> </w:t>
      </w:r>
      <w:r w:rsidR="00227094" w:rsidRPr="00027D30">
        <w:rPr>
          <w:i w:val="0"/>
          <w:lang w:val="en-US"/>
        </w:rPr>
        <w:t>where</w:t>
      </w:r>
      <w:r w:rsidR="001E2704" w:rsidRPr="00027D30">
        <w:rPr>
          <w:i w:val="0"/>
          <w:lang w:val="en-US"/>
        </w:rPr>
        <w:t xml:space="preserve"> </w:t>
      </w:r>
      <w:r w:rsidR="00545003" w:rsidRPr="00027D30">
        <w:rPr>
          <w:i w:val="0"/>
          <w:lang w:val="en-US"/>
        </w:rPr>
        <w:t>“e</w:t>
      </w:r>
      <w:r w:rsidR="00545003" w:rsidRPr="00027D30">
        <w:rPr>
          <w:i w:val="0"/>
          <w:lang w:val="en-US" w:eastAsia="en-GB"/>
        </w:rPr>
        <w:t>ach discipline must value diversity,</w:t>
      </w:r>
      <w:r w:rsidR="001D507C" w:rsidRPr="00027D30">
        <w:rPr>
          <w:i w:val="0"/>
          <w:lang w:val="en-US" w:eastAsia="en-GB"/>
        </w:rPr>
        <w:t xml:space="preserve"> develop the capacity for self-</w:t>
      </w:r>
      <w:r w:rsidR="00545003" w:rsidRPr="00027D30">
        <w:rPr>
          <w:i w:val="0"/>
          <w:lang w:val="en-US" w:eastAsia="en-GB"/>
        </w:rPr>
        <w:t>assessment, work towards understanding one’s own disciplinary culture, and be sensitive to the dynamics inherent when cultures interact, especially as members of cultural groups in these interactions have differ</w:t>
      </w:r>
      <w:r w:rsidR="00A3725E" w:rsidRPr="00027D30">
        <w:rPr>
          <w:i w:val="0"/>
          <w:lang w:val="en-US" w:eastAsia="en-GB"/>
        </w:rPr>
        <w:t>ent access to power or resource</w:t>
      </w:r>
      <w:r w:rsidR="00545003" w:rsidRPr="00027D30">
        <w:rPr>
          <w:i w:val="0"/>
          <w:lang w:val="en-US" w:eastAsia="en-GB"/>
        </w:rPr>
        <w:t>” (p. 54)</w:t>
      </w:r>
      <w:r w:rsidR="00E90C35" w:rsidRPr="00027D30">
        <w:rPr>
          <w:i w:val="0"/>
          <w:lang w:val="en-US" w:eastAsia="en-GB"/>
        </w:rPr>
        <w:t>.</w:t>
      </w:r>
      <w:r w:rsidR="00545003" w:rsidRPr="00027D30">
        <w:rPr>
          <w:i w:val="0"/>
          <w:lang w:val="en-US" w:eastAsia="en-GB"/>
        </w:rPr>
        <w:t xml:space="preserve"> </w:t>
      </w:r>
      <w:r w:rsidR="00227094" w:rsidRPr="00027D30">
        <w:rPr>
          <w:i w:val="0"/>
          <w:lang w:val="en-US" w:eastAsia="en-GB"/>
        </w:rPr>
        <w:t>In i</w:t>
      </w:r>
      <w:r w:rsidR="00545003" w:rsidRPr="00027D30">
        <w:rPr>
          <w:i w:val="0"/>
          <w:lang w:val="en-US" w:eastAsia="en-GB"/>
        </w:rPr>
        <w:t xml:space="preserve">nterdisciplinary work around Indigenous </w:t>
      </w:r>
      <w:r w:rsidR="0014391E">
        <w:rPr>
          <w:i w:val="0"/>
          <w:lang w:val="en-US" w:eastAsia="en-GB"/>
        </w:rPr>
        <w:t xml:space="preserve">perspectives </w:t>
      </w:r>
      <w:r w:rsidR="00227094" w:rsidRPr="00027D30">
        <w:rPr>
          <w:i w:val="0"/>
          <w:lang w:val="en-US" w:eastAsia="en-GB"/>
        </w:rPr>
        <w:t xml:space="preserve">and broader </w:t>
      </w:r>
      <w:r w:rsidR="001E2704" w:rsidRPr="00027D30">
        <w:rPr>
          <w:i w:val="0"/>
          <w:lang w:val="en-US" w:eastAsia="en-GB"/>
        </w:rPr>
        <w:t>cultural competence</w:t>
      </w:r>
      <w:r w:rsidR="00545003" w:rsidRPr="00027D30">
        <w:rPr>
          <w:i w:val="0"/>
          <w:lang w:val="en-US" w:eastAsia="en-GB"/>
        </w:rPr>
        <w:t xml:space="preserve">, students from </w:t>
      </w:r>
      <w:r w:rsidR="001E2704" w:rsidRPr="00027D30">
        <w:rPr>
          <w:i w:val="0"/>
          <w:lang w:val="en-US" w:eastAsia="en-GB"/>
        </w:rPr>
        <w:t xml:space="preserve">different </w:t>
      </w:r>
      <w:r w:rsidR="00545003" w:rsidRPr="00027D30">
        <w:rPr>
          <w:i w:val="0"/>
          <w:lang w:val="en-US" w:eastAsia="en-GB"/>
        </w:rPr>
        <w:t xml:space="preserve">disciplines </w:t>
      </w:r>
      <w:r w:rsidR="009127C8" w:rsidRPr="00027D30">
        <w:rPr>
          <w:i w:val="0"/>
          <w:lang w:val="en-US" w:eastAsia="en-GB"/>
        </w:rPr>
        <w:t>can</w:t>
      </w:r>
      <w:r w:rsidR="00227094" w:rsidRPr="00027D30">
        <w:rPr>
          <w:i w:val="0"/>
          <w:lang w:val="en-US" w:eastAsia="en-GB"/>
        </w:rPr>
        <w:t xml:space="preserve"> </w:t>
      </w:r>
      <w:r w:rsidR="009127C8" w:rsidRPr="00027D30">
        <w:rPr>
          <w:i w:val="0"/>
          <w:lang w:val="en-US" w:eastAsia="en-GB"/>
        </w:rPr>
        <w:t>share</w:t>
      </w:r>
      <w:r w:rsidR="00227094" w:rsidRPr="00027D30">
        <w:rPr>
          <w:i w:val="0"/>
          <w:lang w:val="en-US" w:eastAsia="en-GB"/>
        </w:rPr>
        <w:t xml:space="preserve"> </w:t>
      </w:r>
      <w:r w:rsidR="009127C8" w:rsidRPr="00027D30">
        <w:rPr>
          <w:i w:val="0"/>
          <w:lang w:val="en-US" w:eastAsia="en-GB"/>
        </w:rPr>
        <w:t xml:space="preserve">not only </w:t>
      </w:r>
      <w:r w:rsidR="00227094" w:rsidRPr="00027D30">
        <w:rPr>
          <w:i w:val="0"/>
          <w:lang w:val="en-US" w:eastAsia="en-GB"/>
        </w:rPr>
        <w:t>their v</w:t>
      </w:r>
      <w:r w:rsidR="001E2704" w:rsidRPr="00027D30">
        <w:rPr>
          <w:i w:val="0"/>
          <w:lang w:val="en-US" w:eastAsia="en-GB"/>
        </w:rPr>
        <w:t xml:space="preserve">arying disciplinary expertise but </w:t>
      </w:r>
      <w:r w:rsidR="009127C8" w:rsidRPr="00027D30">
        <w:rPr>
          <w:i w:val="0"/>
          <w:lang w:val="en-US" w:eastAsia="en-GB"/>
        </w:rPr>
        <w:t xml:space="preserve">can </w:t>
      </w:r>
      <w:r w:rsidR="001E2704" w:rsidRPr="00027D30">
        <w:rPr>
          <w:i w:val="0"/>
          <w:lang w:val="en-US" w:eastAsia="en-GB"/>
        </w:rPr>
        <w:t>also explicitly address</w:t>
      </w:r>
      <w:r w:rsidR="00545003" w:rsidRPr="00027D30">
        <w:rPr>
          <w:i w:val="0"/>
          <w:lang w:val="en-US" w:eastAsia="en-GB"/>
        </w:rPr>
        <w:t xml:space="preserve"> </w:t>
      </w:r>
      <w:r w:rsidR="001E2704" w:rsidRPr="00027D30">
        <w:rPr>
          <w:i w:val="0"/>
          <w:lang w:val="en-US" w:eastAsia="en-GB"/>
        </w:rPr>
        <w:t xml:space="preserve">their disciplines’ </w:t>
      </w:r>
      <w:r w:rsidR="00545003" w:rsidRPr="00027D30">
        <w:rPr>
          <w:i w:val="0"/>
          <w:lang w:val="en-US" w:eastAsia="en-GB"/>
        </w:rPr>
        <w:t xml:space="preserve">ideas about </w:t>
      </w:r>
      <w:r w:rsidR="001E2704" w:rsidRPr="00027D30">
        <w:rPr>
          <w:i w:val="0"/>
          <w:lang w:val="en-US" w:eastAsia="en-GB"/>
        </w:rPr>
        <w:t xml:space="preserve">what constitutes </w:t>
      </w:r>
      <w:r w:rsidR="00545003" w:rsidRPr="00027D30">
        <w:rPr>
          <w:i w:val="0"/>
          <w:lang w:val="en-US" w:eastAsia="en-GB"/>
        </w:rPr>
        <w:t>critical thinking</w:t>
      </w:r>
      <w:r w:rsidR="00227094" w:rsidRPr="00027D30">
        <w:rPr>
          <w:i w:val="0"/>
          <w:lang w:val="en-US" w:eastAsia="en-GB"/>
        </w:rPr>
        <w:t xml:space="preserve"> </w:t>
      </w:r>
      <w:r w:rsidR="0014391E">
        <w:rPr>
          <w:i w:val="0"/>
          <w:lang w:val="en-US" w:eastAsia="en-GB"/>
        </w:rPr>
        <w:t>and negotiate an appropriate integrated application of these</w:t>
      </w:r>
      <w:r w:rsidR="00227094" w:rsidRPr="00027D30">
        <w:rPr>
          <w:i w:val="0"/>
          <w:lang w:val="en-US" w:eastAsia="en-GB"/>
        </w:rPr>
        <w:t xml:space="preserve"> </w:t>
      </w:r>
      <w:r w:rsidR="0014391E">
        <w:rPr>
          <w:i w:val="0"/>
          <w:lang w:val="en-US" w:eastAsia="en-GB"/>
        </w:rPr>
        <w:t xml:space="preserve">in </w:t>
      </w:r>
      <w:r w:rsidR="00404B7F">
        <w:rPr>
          <w:i w:val="0"/>
          <w:lang w:val="en-US" w:eastAsia="en-GB"/>
        </w:rPr>
        <w:t>specific</w:t>
      </w:r>
      <w:r w:rsidR="00227094" w:rsidRPr="00027D30">
        <w:rPr>
          <w:i w:val="0"/>
          <w:lang w:val="en-US" w:eastAsia="en-GB"/>
        </w:rPr>
        <w:t xml:space="preserve"> </w:t>
      </w:r>
      <w:r w:rsidR="0014391E">
        <w:rPr>
          <w:i w:val="0"/>
          <w:lang w:val="en-US" w:eastAsia="en-GB"/>
        </w:rPr>
        <w:t xml:space="preserve">cultural competence related </w:t>
      </w:r>
      <w:r w:rsidR="00227094" w:rsidRPr="00027D30">
        <w:rPr>
          <w:i w:val="0"/>
          <w:lang w:val="en-US" w:eastAsia="en-GB"/>
        </w:rPr>
        <w:t>projects</w:t>
      </w:r>
      <w:r w:rsidR="001E2704" w:rsidRPr="00027D30">
        <w:rPr>
          <w:i w:val="0"/>
          <w:lang w:val="en-US" w:eastAsia="en-GB"/>
        </w:rPr>
        <w:t xml:space="preserve">. </w:t>
      </w:r>
      <w:r w:rsidR="00637026" w:rsidRPr="00027D30">
        <w:rPr>
          <w:i w:val="0"/>
          <w:lang w:val="en-US"/>
        </w:rPr>
        <w:t xml:space="preserve">Students </w:t>
      </w:r>
      <w:r w:rsidR="00562373" w:rsidRPr="00027D30">
        <w:rPr>
          <w:i w:val="0"/>
          <w:lang w:val="en-US"/>
        </w:rPr>
        <w:t xml:space="preserve">from </w:t>
      </w:r>
      <w:r w:rsidR="00637026" w:rsidRPr="00027D30">
        <w:rPr>
          <w:i w:val="0"/>
          <w:lang w:val="en-US"/>
        </w:rPr>
        <w:t xml:space="preserve">diverse </w:t>
      </w:r>
      <w:r w:rsidR="00562373" w:rsidRPr="00027D30">
        <w:rPr>
          <w:i w:val="0"/>
          <w:lang w:val="en-US"/>
        </w:rPr>
        <w:t xml:space="preserve">disciplines </w:t>
      </w:r>
      <w:r w:rsidR="00637026" w:rsidRPr="00027D30">
        <w:rPr>
          <w:i w:val="0"/>
          <w:lang w:val="en-US"/>
        </w:rPr>
        <w:t>working together can</w:t>
      </w:r>
      <w:r w:rsidR="00B35604">
        <w:rPr>
          <w:i w:val="0"/>
          <w:lang w:val="en-US"/>
        </w:rPr>
        <w:t xml:space="preserve"> therefore</w:t>
      </w:r>
      <w:r w:rsidR="00562373" w:rsidRPr="00027D30">
        <w:rPr>
          <w:i w:val="0"/>
          <w:lang w:val="en-US"/>
        </w:rPr>
        <w:t xml:space="preserve"> </w:t>
      </w:r>
      <w:r w:rsidR="00E90C35" w:rsidRPr="00027D30">
        <w:rPr>
          <w:i w:val="0"/>
          <w:lang w:val="en-US"/>
        </w:rPr>
        <w:t xml:space="preserve">be </w:t>
      </w:r>
      <w:r w:rsidR="00637026" w:rsidRPr="00027D30">
        <w:rPr>
          <w:i w:val="0"/>
          <w:lang w:val="en-US"/>
        </w:rPr>
        <w:t>offer</w:t>
      </w:r>
      <w:r w:rsidR="00E90C35" w:rsidRPr="00027D30">
        <w:rPr>
          <w:i w:val="0"/>
          <w:lang w:val="en-US"/>
        </w:rPr>
        <w:t>ed</w:t>
      </w:r>
      <w:r w:rsidR="00637026" w:rsidRPr="00027D30">
        <w:rPr>
          <w:i w:val="0"/>
          <w:lang w:val="en-US"/>
        </w:rPr>
        <w:t xml:space="preserve"> an</w:t>
      </w:r>
      <w:r w:rsidR="00562373" w:rsidRPr="00027D30">
        <w:rPr>
          <w:i w:val="0"/>
          <w:lang w:val="en-US"/>
        </w:rPr>
        <w:t xml:space="preserve"> opportunity to practice the kind of open and cri</w:t>
      </w:r>
      <w:r w:rsidR="00E90C35" w:rsidRPr="00027D30">
        <w:rPr>
          <w:i w:val="0"/>
          <w:lang w:val="en-US"/>
        </w:rPr>
        <w:t>tical thinking described above.</w:t>
      </w:r>
    </w:p>
    <w:p w14:paraId="691F77B5" w14:textId="571BD039" w:rsidR="00773B43" w:rsidRPr="00027D30" w:rsidRDefault="00815B47" w:rsidP="0009775F">
      <w:pPr>
        <w:pStyle w:val="Heading3"/>
        <w:jc w:val="both"/>
        <w:rPr>
          <w:i w:val="0"/>
          <w:lang w:val="en-US" w:eastAsia="en-GB"/>
        </w:rPr>
      </w:pPr>
      <w:r w:rsidRPr="0092628D">
        <w:rPr>
          <w:i w:val="0"/>
          <w:lang w:val="en-US" w:eastAsia="en-GB"/>
        </w:rPr>
        <w:t>Related to critical thinking is critical self-reflection which involves “</w:t>
      </w:r>
      <w:r w:rsidRPr="0092628D">
        <w:rPr>
          <w:i w:val="0"/>
        </w:rPr>
        <w:t xml:space="preserve">the ability to identify and challenge one’s own cultural assumptions, values and beliefs” </w:t>
      </w:r>
      <w:r w:rsidRPr="0092628D">
        <w:rPr>
          <w:i w:val="0"/>
        </w:rPr>
        <w:fldChar w:fldCharType="begin"/>
      </w:r>
      <w:r w:rsidRPr="0092628D">
        <w:rPr>
          <w:i w:val="0"/>
        </w:rPr>
        <w:instrText xml:space="preserve"> ADDIN EN.CITE &lt;EndNote&gt;&lt;Cite&gt;&lt;Author&gt;Walker&lt;/Author&gt;&lt;Year&gt;2014&lt;/Year&gt;&lt;RecNum&gt;511&lt;/RecNum&gt;&lt;Suffix&gt;:200&lt;/Suffix&gt;&lt;DisplayText&gt;(Walker, Schultz, &amp;amp; Sonn, 2014:200)&lt;/DisplayText&gt;&lt;record&gt;&lt;rec-number&gt;511&lt;/rec-number&gt;&lt;foreign-keys&gt;&lt;key app="EN" db-id="2r2ad5tz7tad26ep9fbvwtd22xd2appftfav" timestamp="1429146634"&gt;511&lt;/key&gt;&lt;/foreign-keys&gt;&lt;ref-type name="Book Section"&gt;5&lt;/ref-type&gt;&lt;contributors&gt;&lt;authors&gt;&lt;author&gt;Walker, Roz&lt;/author&gt;&lt;author&gt;Schultz, Clinton&lt;/author&gt;&lt;author&gt;Sonn, Christopher&lt;/author&gt;&lt;/authors&gt;&lt;secondary-authors&gt;&lt;author&gt;Dudgeon, Pat&lt;/author&gt;&lt;author&gt;Milroy, Helen&lt;/author&gt;&lt;author&gt;Walker, Roz&lt;/author&gt;&lt;/secondary-authors&gt;&lt;/contributors&gt;&lt;titles&gt;&lt;title&gt;Cultural competence - Transforming Policy, Services, Programs and Practice&lt;/title&gt;&lt;secondary-title&gt;Working Together:  Aboriginal and Torres Strait Islander Mental Health and Wellbeing Principles and Practice&lt;/secondary-title&gt;&lt;/titles&gt;&lt;pages&gt;588&lt;/pages&gt;&lt;section&gt;12&lt;/section&gt;&lt;keywords&gt;&lt;keyword&gt;Cultural competence&lt;/keyword&gt;&lt;keyword&gt;Policy&lt;/keyword&gt;&lt;keyword&gt;Programs&lt;/keyword&gt;&lt;keyword&gt;Critical standpoint&lt;/keyword&gt;&lt;/keywords&gt;&lt;dates&gt;&lt;year&gt;2014&lt;/year&gt;&lt;/dates&gt;&lt;pub-location&gt;Barton, ACT&lt;/pub-location&gt;&lt;publisher&gt;Telethon Institute for Child Health Research, Kulunga Research Network, Commonwealth of Australia, The University of Western Australia&lt;/publisher&gt;&lt;urls&gt;&lt;/urls&gt;&lt;/record&gt;&lt;/Cite&gt;&lt;/EndNote&gt;</w:instrText>
      </w:r>
      <w:r w:rsidRPr="0092628D">
        <w:rPr>
          <w:i w:val="0"/>
        </w:rPr>
        <w:fldChar w:fldCharType="separate"/>
      </w:r>
      <w:r w:rsidRPr="0092628D">
        <w:rPr>
          <w:i w:val="0"/>
          <w:noProof/>
        </w:rPr>
        <w:t>(Walker, Schultz, &amp; Sonn, 2014</w:t>
      </w:r>
      <w:r w:rsidR="00404B7F">
        <w:rPr>
          <w:i w:val="0"/>
          <w:noProof/>
        </w:rPr>
        <w:t xml:space="preserve">, p. </w:t>
      </w:r>
      <w:r w:rsidRPr="0092628D">
        <w:rPr>
          <w:i w:val="0"/>
          <w:noProof/>
        </w:rPr>
        <w:t>200</w:t>
      </w:r>
      <w:r w:rsidR="00DC74F6">
        <w:rPr>
          <w:i w:val="0"/>
          <w:noProof/>
        </w:rPr>
        <w:t>; Sherwood et al. 2010</w:t>
      </w:r>
      <w:r w:rsidRPr="0092628D">
        <w:rPr>
          <w:i w:val="0"/>
          <w:noProof/>
        </w:rPr>
        <w:t>)</w:t>
      </w:r>
      <w:r w:rsidRPr="0092628D">
        <w:rPr>
          <w:i w:val="0"/>
        </w:rPr>
        <w:fldChar w:fldCharType="end"/>
      </w:r>
      <w:r w:rsidR="00A66B23">
        <w:rPr>
          <w:i w:val="0"/>
        </w:rPr>
        <w:t>.</w:t>
      </w:r>
      <w:r w:rsidRPr="0092628D">
        <w:rPr>
          <w:i w:val="0"/>
        </w:rPr>
        <w:t xml:space="preserve"> </w:t>
      </w:r>
      <w:r w:rsidR="00A66B23">
        <w:rPr>
          <w:i w:val="0"/>
        </w:rPr>
        <w:t xml:space="preserve">It </w:t>
      </w:r>
      <w:r w:rsidRPr="0092628D">
        <w:rPr>
          <w:i w:val="0"/>
        </w:rPr>
        <w:t xml:space="preserve">is based on our ability to understand the processes of </w:t>
      </w:r>
      <w:proofErr w:type="gramStart"/>
      <w:r w:rsidRPr="0092628D">
        <w:rPr>
          <w:i w:val="0"/>
        </w:rPr>
        <w:t>socialisation which</w:t>
      </w:r>
      <w:proofErr w:type="gramEnd"/>
      <w:r w:rsidRPr="0092628D">
        <w:rPr>
          <w:i w:val="0"/>
        </w:rPr>
        <w:t xml:space="preserve"> make up our identities (Di Angelo, 2012). </w:t>
      </w:r>
      <w:r w:rsidR="00782DE4" w:rsidRPr="00695FA7">
        <w:rPr>
          <w:i w:val="0"/>
        </w:rPr>
        <w:t>Combined with critical thinking, critical self-reflection allows students to be “open to critical analysis of their own social locations and what these obscure from their view, what remains unarticulated in their language, and what has been absent from their thoughts” (Nakata et al. 2012, p. 135).</w:t>
      </w:r>
      <w:r w:rsidR="00782DE4">
        <w:rPr>
          <w:i w:val="0"/>
          <w:lang w:val="en-US" w:eastAsia="en-GB"/>
        </w:rPr>
        <w:t xml:space="preserve"> </w:t>
      </w:r>
      <w:r w:rsidR="0061156C" w:rsidRPr="0092628D">
        <w:rPr>
          <w:rFonts w:cs="Calibri"/>
          <w:i w:val="0"/>
          <w:lang w:val="en-US"/>
        </w:rPr>
        <w:t xml:space="preserve">While critical self-reflection is already </w:t>
      </w:r>
      <w:r w:rsidR="00782DE4">
        <w:rPr>
          <w:rFonts w:cs="Calibri"/>
          <w:i w:val="0"/>
          <w:lang w:val="en-US"/>
        </w:rPr>
        <w:t>better established</w:t>
      </w:r>
      <w:r w:rsidR="0061156C" w:rsidRPr="0092628D">
        <w:rPr>
          <w:rFonts w:cs="Calibri"/>
          <w:i w:val="0"/>
          <w:lang w:val="en-US"/>
        </w:rPr>
        <w:t xml:space="preserve"> in </w:t>
      </w:r>
      <w:r w:rsidR="008E098C">
        <w:rPr>
          <w:rFonts w:cs="Calibri"/>
          <w:i w:val="0"/>
          <w:lang w:val="en-US"/>
        </w:rPr>
        <w:t>many of the</w:t>
      </w:r>
      <w:r w:rsidR="00782DE4">
        <w:rPr>
          <w:rFonts w:cs="Calibri"/>
          <w:i w:val="0"/>
          <w:lang w:val="en-US"/>
        </w:rPr>
        <w:t xml:space="preserve"> </w:t>
      </w:r>
      <w:r w:rsidR="0061156C" w:rsidRPr="0092628D">
        <w:rPr>
          <w:rFonts w:cs="Calibri"/>
          <w:i w:val="0"/>
          <w:lang w:val="en-US"/>
        </w:rPr>
        <w:t>professional disciplines (</w:t>
      </w:r>
      <w:r w:rsidRPr="0092628D">
        <w:rPr>
          <w:i w:val="0"/>
          <w:noProof/>
        </w:rPr>
        <w:t>Fook &amp; Gardner, 2006</w:t>
      </w:r>
      <w:r w:rsidR="0061156C" w:rsidRPr="0092628D">
        <w:rPr>
          <w:rFonts w:cs="Calibri"/>
          <w:i w:val="0"/>
          <w:lang w:val="en-US"/>
        </w:rPr>
        <w:t xml:space="preserve">), </w:t>
      </w:r>
      <w:r w:rsidRPr="0092628D">
        <w:rPr>
          <w:rFonts w:cs="Calibri"/>
          <w:i w:val="0"/>
          <w:lang w:val="en-US"/>
        </w:rPr>
        <w:t xml:space="preserve">embedding </w:t>
      </w:r>
      <w:r w:rsidR="0061156C" w:rsidRPr="0092628D">
        <w:rPr>
          <w:rFonts w:cs="Calibri"/>
          <w:i w:val="0"/>
          <w:lang w:val="en-US"/>
        </w:rPr>
        <w:t xml:space="preserve">cultural competence </w:t>
      </w:r>
      <w:r w:rsidRPr="0092628D">
        <w:rPr>
          <w:rFonts w:cs="Calibri"/>
          <w:i w:val="0"/>
          <w:lang w:val="en-US"/>
        </w:rPr>
        <w:t>across the curriculum will see this skill be</w:t>
      </w:r>
      <w:r w:rsidRPr="00695FA7">
        <w:rPr>
          <w:rFonts w:cs="Calibri"/>
          <w:i w:val="0"/>
          <w:lang w:val="en-US"/>
        </w:rPr>
        <w:t>come</w:t>
      </w:r>
      <w:r w:rsidR="0061156C" w:rsidRPr="00695FA7">
        <w:rPr>
          <w:rFonts w:cs="Calibri"/>
          <w:i w:val="0"/>
          <w:lang w:val="en-US"/>
        </w:rPr>
        <w:t xml:space="preserve"> more widespread and </w:t>
      </w:r>
      <w:r w:rsidR="00782DE4">
        <w:rPr>
          <w:rFonts w:cs="Calibri"/>
          <w:i w:val="0"/>
          <w:lang w:val="en-US"/>
        </w:rPr>
        <w:t>embraced</w:t>
      </w:r>
      <w:r w:rsidR="00782DE4" w:rsidRPr="00695FA7">
        <w:rPr>
          <w:rFonts w:cs="Calibri"/>
          <w:i w:val="0"/>
          <w:lang w:val="en-US"/>
        </w:rPr>
        <w:t xml:space="preserve"> </w:t>
      </w:r>
      <w:r w:rsidR="0061156C" w:rsidRPr="00695FA7">
        <w:rPr>
          <w:rFonts w:cs="Calibri"/>
          <w:i w:val="0"/>
          <w:lang w:val="en-US"/>
        </w:rPr>
        <w:t>in</w:t>
      </w:r>
      <w:r w:rsidR="00782DE4">
        <w:rPr>
          <w:rFonts w:cs="Calibri"/>
          <w:i w:val="0"/>
          <w:lang w:val="en-US"/>
        </w:rPr>
        <w:t xml:space="preserve"> </w:t>
      </w:r>
      <w:r w:rsidR="0061156C" w:rsidRPr="00695FA7">
        <w:rPr>
          <w:rFonts w:cs="Calibri"/>
          <w:i w:val="0"/>
          <w:lang w:val="en-US"/>
        </w:rPr>
        <w:t>disciplines less prepared for it</w:t>
      </w:r>
      <w:r w:rsidR="00782DE4">
        <w:rPr>
          <w:rFonts w:cs="Calibri"/>
          <w:i w:val="0"/>
          <w:lang w:val="en-US"/>
        </w:rPr>
        <w:t xml:space="preserve"> due to the different disciplinary approaches to knowledge construction.</w:t>
      </w:r>
      <w:r w:rsidR="00782DE4">
        <w:rPr>
          <w:i w:val="0"/>
        </w:rPr>
        <w:t xml:space="preserve"> </w:t>
      </w:r>
      <w:r w:rsidR="009156B8">
        <w:rPr>
          <w:i w:val="0"/>
        </w:rPr>
        <w:t>For instance, t</w:t>
      </w:r>
      <w:r w:rsidR="00B239EE" w:rsidRPr="0092628D">
        <w:rPr>
          <w:i w:val="0"/>
          <w:lang w:val="en-US" w:eastAsia="en-GB"/>
        </w:rPr>
        <w:t xml:space="preserve">he critical </w:t>
      </w:r>
      <w:r w:rsidR="00353708" w:rsidRPr="0092628D">
        <w:rPr>
          <w:i w:val="0"/>
          <w:lang w:val="en-US" w:eastAsia="en-GB"/>
        </w:rPr>
        <w:t>component</w:t>
      </w:r>
      <w:r w:rsidR="00B239EE" w:rsidRPr="0092628D">
        <w:rPr>
          <w:i w:val="0"/>
          <w:lang w:val="en-US" w:eastAsia="en-GB"/>
        </w:rPr>
        <w:t xml:space="preserve"> </w:t>
      </w:r>
      <w:r w:rsidR="008E098C">
        <w:rPr>
          <w:i w:val="0"/>
          <w:lang w:val="en-US" w:eastAsia="en-GB"/>
        </w:rPr>
        <w:t>in</w:t>
      </w:r>
      <w:r w:rsidR="008E098C" w:rsidRPr="0092628D">
        <w:rPr>
          <w:i w:val="0"/>
          <w:lang w:val="en-US" w:eastAsia="en-GB"/>
        </w:rPr>
        <w:t xml:space="preserve"> </w:t>
      </w:r>
      <w:r w:rsidR="00865D21" w:rsidRPr="0092628D">
        <w:rPr>
          <w:i w:val="0"/>
          <w:lang w:val="en-US" w:eastAsia="en-GB"/>
        </w:rPr>
        <w:t xml:space="preserve">critical self-reflection </w:t>
      </w:r>
      <w:r w:rsidR="001363FE" w:rsidRPr="0092628D">
        <w:rPr>
          <w:i w:val="0"/>
          <w:lang w:val="en-US" w:eastAsia="en-GB"/>
        </w:rPr>
        <w:t>is more closely connected</w:t>
      </w:r>
      <w:r w:rsidR="00B239EE" w:rsidRPr="0092628D">
        <w:rPr>
          <w:i w:val="0"/>
          <w:lang w:val="en-US" w:eastAsia="en-GB"/>
        </w:rPr>
        <w:t xml:space="preserve"> to </w:t>
      </w:r>
      <w:r w:rsidR="00865D21" w:rsidRPr="0092628D">
        <w:rPr>
          <w:i w:val="0"/>
          <w:lang w:val="en-US" w:eastAsia="en-GB"/>
        </w:rPr>
        <w:t xml:space="preserve">emancipatory and humanist approaches to </w:t>
      </w:r>
      <w:r w:rsidR="00B239EE" w:rsidRPr="0092628D">
        <w:rPr>
          <w:i w:val="0"/>
          <w:lang w:val="en-US" w:eastAsia="en-GB"/>
        </w:rPr>
        <w:t>critical</w:t>
      </w:r>
      <w:r w:rsidR="00996077" w:rsidRPr="0092628D">
        <w:rPr>
          <w:i w:val="0"/>
          <w:lang w:val="en-US" w:eastAsia="en-GB"/>
        </w:rPr>
        <w:t xml:space="preserve"> thinking than </w:t>
      </w:r>
      <w:r w:rsidR="00865D21" w:rsidRPr="0092628D">
        <w:rPr>
          <w:i w:val="0"/>
          <w:lang w:val="en-US" w:eastAsia="en-GB"/>
        </w:rPr>
        <w:t>rationalist argument</w:t>
      </w:r>
      <w:r w:rsidR="00F8574F" w:rsidRPr="0092628D">
        <w:rPr>
          <w:i w:val="0"/>
          <w:lang w:val="en-US" w:eastAsia="en-GB"/>
        </w:rPr>
        <w:t>ation</w:t>
      </w:r>
      <w:r w:rsidR="00865D21" w:rsidRPr="0092628D">
        <w:rPr>
          <w:i w:val="0"/>
          <w:lang w:val="en-US" w:eastAsia="en-GB"/>
        </w:rPr>
        <w:t xml:space="preserve"> and instrumental </w:t>
      </w:r>
      <w:proofErr w:type="gramStart"/>
      <w:r w:rsidR="001A5F6C" w:rsidRPr="0092628D">
        <w:rPr>
          <w:i w:val="0"/>
          <w:lang w:val="en-US" w:eastAsia="en-GB"/>
        </w:rPr>
        <w:t>problem-solving</w:t>
      </w:r>
      <w:proofErr w:type="gramEnd"/>
      <w:r w:rsidR="003C6C05" w:rsidRPr="0092628D">
        <w:rPr>
          <w:i w:val="0"/>
          <w:lang w:val="en-US" w:eastAsia="en-GB"/>
        </w:rPr>
        <w:t xml:space="preserve">. </w:t>
      </w:r>
      <w:r w:rsidR="00A756B5" w:rsidRPr="0092628D">
        <w:rPr>
          <w:i w:val="0"/>
          <w:lang w:val="en-US" w:eastAsia="en-GB"/>
        </w:rPr>
        <w:t>F</w:t>
      </w:r>
      <w:r w:rsidR="00865D21" w:rsidRPr="0092628D">
        <w:rPr>
          <w:i w:val="0"/>
          <w:lang w:val="en-US" w:eastAsia="en-GB"/>
        </w:rPr>
        <w:t xml:space="preserve">or advocates of critical self-reflection, </w:t>
      </w:r>
      <w:r w:rsidR="001A5F6C" w:rsidRPr="0092628D">
        <w:rPr>
          <w:i w:val="0"/>
          <w:lang w:val="en-US" w:eastAsia="en-GB"/>
        </w:rPr>
        <w:t>looking for ‘solutions’ (no matter how well thought-out)</w:t>
      </w:r>
      <w:r w:rsidR="00865D21" w:rsidRPr="0092628D">
        <w:rPr>
          <w:i w:val="0"/>
          <w:lang w:val="en-US" w:eastAsia="en-GB"/>
        </w:rPr>
        <w:t xml:space="preserve"> is discouraged in </w:t>
      </w:r>
      <w:proofErr w:type="spellStart"/>
      <w:r w:rsidR="00865D21" w:rsidRPr="0092628D">
        <w:rPr>
          <w:i w:val="0"/>
          <w:lang w:val="en-US" w:eastAsia="en-GB"/>
        </w:rPr>
        <w:t>favour</w:t>
      </w:r>
      <w:proofErr w:type="spellEnd"/>
      <w:r w:rsidR="00865D21" w:rsidRPr="0092628D">
        <w:rPr>
          <w:i w:val="0"/>
          <w:lang w:val="en-US" w:eastAsia="en-GB"/>
        </w:rPr>
        <w:t xml:space="preserve"> of exploring</w:t>
      </w:r>
      <w:r w:rsidR="0013566D" w:rsidRPr="0092628D">
        <w:rPr>
          <w:i w:val="0"/>
          <w:lang w:val="en-US" w:eastAsia="en-GB"/>
        </w:rPr>
        <w:t xml:space="preserve"> </w:t>
      </w:r>
      <w:r w:rsidR="00865D21" w:rsidRPr="0092628D">
        <w:rPr>
          <w:i w:val="0"/>
          <w:lang w:val="en-US" w:eastAsia="en-GB"/>
        </w:rPr>
        <w:t xml:space="preserve">the </w:t>
      </w:r>
      <w:r w:rsidR="00A756B5" w:rsidRPr="0092628D">
        <w:rPr>
          <w:i w:val="0"/>
          <w:lang w:val="en-US" w:eastAsia="en-GB"/>
        </w:rPr>
        <w:t>complexities, ambiguities</w:t>
      </w:r>
      <w:r w:rsidR="0013566D" w:rsidRPr="0092628D">
        <w:rPr>
          <w:i w:val="0"/>
          <w:lang w:val="en-US" w:eastAsia="en-GB"/>
        </w:rPr>
        <w:t xml:space="preserve">, tensions and paradoxes </w:t>
      </w:r>
      <w:r w:rsidR="00865D21" w:rsidRPr="0092628D">
        <w:rPr>
          <w:i w:val="0"/>
          <w:lang w:val="en-US" w:eastAsia="en-GB"/>
        </w:rPr>
        <w:t xml:space="preserve">in our sense-making </w:t>
      </w:r>
      <w:r w:rsidR="00EB528A">
        <w:rPr>
          <w:i w:val="0"/>
          <w:lang w:val="en-US" w:eastAsia="en-GB"/>
        </w:rPr>
        <w:t>(</w:t>
      </w:r>
      <w:proofErr w:type="spellStart"/>
      <w:r w:rsidR="00EB528A">
        <w:rPr>
          <w:i w:val="0"/>
          <w:lang w:val="en-US" w:eastAsia="en-GB"/>
        </w:rPr>
        <w:t>Fook</w:t>
      </w:r>
      <w:proofErr w:type="spellEnd"/>
      <w:r w:rsidR="00EB528A">
        <w:rPr>
          <w:i w:val="0"/>
          <w:lang w:val="en-US" w:eastAsia="en-GB"/>
        </w:rPr>
        <w:t xml:space="preserve"> &amp; Gardner, 2006</w:t>
      </w:r>
      <w:r w:rsidR="0013566D" w:rsidRPr="0092628D">
        <w:rPr>
          <w:i w:val="0"/>
          <w:lang w:val="en-US" w:eastAsia="en-GB"/>
        </w:rPr>
        <w:t>)</w:t>
      </w:r>
      <w:r w:rsidR="000767A6">
        <w:rPr>
          <w:i w:val="0"/>
          <w:lang w:val="en-US" w:eastAsia="en-GB"/>
        </w:rPr>
        <w:t>;</w:t>
      </w:r>
      <w:r w:rsidR="00D03D41" w:rsidRPr="0092628D">
        <w:rPr>
          <w:i w:val="0"/>
          <w:lang w:val="en-US" w:eastAsia="en-GB"/>
        </w:rPr>
        <w:t xml:space="preserve"> </w:t>
      </w:r>
      <w:r w:rsidR="000767A6">
        <w:rPr>
          <w:i w:val="0"/>
          <w:lang w:val="en-US" w:eastAsia="en-GB"/>
        </w:rPr>
        <w:t>i</w:t>
      </w:r>
      <w:r w:rsidR="0077668C" w:rsidRPr="0092628D">
        <w:rPr>
          <w:i w:val="0"/>
          <w:lang w:val="en-US" w:eastAsia="en-GB"/>
        </w:rPr>
        <w:t xml:space="preserve">n critical self-reflection questions </w:t>
      </w:r>
      <w:r w:rsidR="007F1456" w:rsidRPr="0092628D">
        <w:rPr>
          <w:i w:val="0"/>
          <w:lang w:val="en-US" w:eastAsia="en-GB"/>
        </w:rPr>
        <w:t xml:space="preserve">tend to be more important than </w:t>
      </w:r>
      <w:r w:rsidR="0077668C" w:rsidRPr="0092628D">
        <w:rPr>
          <w:i w:val="0"/>
          <w:lang w:val="en-US" w:eastAsia="en-GB"/>
        </w:rPr>
        <w:t xml:space="preserve">answers. </w:t>
      </w:r>
      <w:r w:rsidR="009156B8">
        <w:rPr>
          <w:i w:val="0"/>
          <w:lang w:val="en-US" w:eastAsia="en-GB"/>
        </w:rPr>
        <w:t>W</w:t>
      </w:r>
      <w:r w:rsidR="0077668C" w:rsidRPr="0092628D">
        <w:rPr>
          <w:i w:val="0"/>
          <w:lang w:val="en-US" w:eastAsia="en-GB"/>
        </w:rPr>
        <w:t xml:space="preserve">hile critical </w:t>
      </w:r>
      <w:r w:rsidR="00362ECC" w:rsidRPr="0092628D">
        <w:rPr>
          <w:i w:val="0"/>
          <w:lang w:val="en-US" w:eastAsia="en-GB"/>
        </w:rPr>
        <w:t>reflection</w:t>
      </w:r>
      <w:r w:rsidR="0077668C" w:rsidRPr="0092628D">
        <w:rPr>
          <w:i w:val="0"/>
          <w:lang w:val="en-US" w:eastAsia="en-GB"/>
        </w:rPr>
        <w:t xml:space="preserve"> might prepare students to work with Indigenous clients or in Indigenous communities where the focus is </w:t>
      </w:r>
      <w:r w:rsidR="00362ECC" w:rsidRPr="0092628D">
        <w:rPr>
          <w:i w:val="0"/>
          <w:lang w:val="en-US" w:eastAsia="en-GB"/>
        </w:rPr>
        <w:t xml:space="preserve">on </w:t>
      </w:r>
      <w:r w:rsidR="0077668C" w:rsidRPr="0092628D">
        <w:rPr>
          <w:i w:val="0"/>
          <w:lang w:val="en-US" w:eastAsia="en-GB"/>
        </w:rPr>
        <w:t xml:space="preserve">developing </w:t>
      </w:r>
      <w:r w:rsidR="00362ECC" w:rsidRPr="0092628D">
        <w:rPr>
          <w:i w:val="0"/>
          <w:lang w:val="en-US" w:eastAsia="en-GB"/>
        </w:rPr>
        <w:t xml:space="preserve">and practicing </w:t>
      </w:r>
      <w:r w:rsidR="0077668C" w:rsidRPr="0092628D">
        <w:rPr>
          <w:i w:val="0"/>
          <w:lang w:val="en-US" w:eastAsia="en-GB"/>
        </w:rPr>
        <w:t xml:space="preserve">appropriate </w:t>
      </w:r>
      <w:r w:rsidR="007F1456" w:rsidRPr="0092628D">
        <w:rPr>
          <w:i w:val="0"/>
          <w:lang w:val="en-US" w:eastAsia="en-GB"/>
        </w:rPr>
        <w:t>professional</w:t>
      </w:r>
      <w:r w:rsidR="0077668C" w:rsidRPr="0092628D">
        <w:rPr>
          <w:i w:val="0"/>
          <w:lang w:val="en-US" w:eastAsia="en-GB"/>
        </w:rPr>
        <w:t xml:space="preserve">-client protocols, critical </w:t>
      </w:r>
      <w:r w:rsidR="0077668C" w:rsidRPr="0092628D">
        <w:rPr>
          <w:lang w:val="en-US" w:eastAsia="en-GB"/>
        </w:rPr>
        <w:t>self</w:t>
      </w:r>
      <w:r w:rsidR="0077668C" w:rsidRPr="0092628D">
        <w:rPr>
          <w:i w:val="0"/>
          <w:lang w:val="en-US" w:eastAsia="en-GB"/>
        </w:rPr>
        <w:t>-reflection prepares students by encouraging them to</w:t>
      </w:r>
      <w:r w:rsidR="00362ECC" w:rsidRPr="0092628D">
        <w:rPr>
          <w:i w:val="0"/>
          <w:lang w:val="en-US" w:eastAsia="en-GB"/>
        </w:rPr>
        <w:t xml:space="preserve"> examine their own </w:t>
      </w:r>
      <w:proofErr w:type="spellStart"/>
      <w:r w:rsidR="00362ECC" w:rsidRPr="0092628D">
        <w:rPr>
          <w:i w:val="0"/>
          <w:lang w:val="en-US" w:eastAsia="en-GB"/>
        </w:rPr>
        <w:t>socialis</w:t>
      </w:r>
      <w:r w:rsidR="0077668C" w:rsidRPr="0092628D">
        <w:rPr>
          <w:i w:val="0"/>
          <w:lang w:val="en-US" w:eastAsia="en-GB"/>
        </w:rPr>
        <w:t>ation</w:t>
      </w:r>
      <w:proofErr w:type="spellEnd"/>
      <w:r w:rsidR="0077668C" w:rsidRPr="0092628D">
        <w:rPr>
          <w:i w:val="0"/>
          <w:lang w:val="en-US" w:eastAsia="en-GB"/>
        </w:rPr>
        <w:t xml:space="preserve"> and how this influences these </w:t>
      </w:r>
      <w:r w:rsidR="007F1456" w:rsidRPr="0092628D">
        <w:rPr>
          <w:i w:val="0"/>
          <w:lang w:val="en-US" w:eastAsia="en-GB"/>
        </w:rPr>
        <w:t>professional</w:t>
      </w:r>
      <w:r w:rsidR="0077668C" w:rsidRPr="0092628D">
        <w:rPr>
          <w:i w:val="0"/>
          <w:lang w:val="en-US" w:eastAsia="en-GB"/>
        </w:rPr>
        <w:t>-client relationships.</w:t>
      </w:r>
      <w:r w:rsidR="0009775F" w:rsidRPr="0092628D">
        <w:rPr>
          <w:i w:val="0"/>
          <w:lang w:val="en-US" w:eastAsia="en-GB"/>
        </w:rPr>
        <w:t xml:space="preserve"> The e</w:t>
      </w:r>
      <w:r w:rsidR="001D6330" w:rsidRPr="0092628D">
        <w:rPr>
          <w:i w:val="0"/>
          <w:lang w:val="en-US" w:eastAsia="en-GB"/>
        </w:rPr>
        <w:t xml:space="preserve">thical </w:t>
      </w:r>
      <w:r w:rsidR="0009775F" w:rsidRPr="0092628D">
        <w:rPr>
          <w:i w:val="0"/>
          <w:lang w:val="en-US" w:eastAsia="en-GB"/>
        </w:rPr>
        <w:t>aspect of this graduate quality i</w:t>
      </w:r>
      <w:r w:rsidR="00064151" w:rsidRPr="0092628D">
        <w:rPr>
          <w:i w:val="0"/>
          <w:lang w:val="en-US" w:eastAsia="en-GB"/>
        </w:rPr>
        <w:t xml:space="preserve">n the context of </w:t>
      </w:r>
      <w:proofErr w:type="spellStart"/>
      <w:r w:rsidR="00064151" w:rsidRPr="0092628D">
        <w:rPr>
          <w:i w:val="0"/>
          <w:lang w:val="en-US" w:eastAsia="en-GB"/>
        </w:rPr>
        <w:t>decolonis</w:t>
      </w:r>
      <w:r w:rsidR="000B4EC8" w:rsidRPr="0092628D">
        <w:rPr>
          <w:i w:val="0"/>
          <w:lang w:val="en-US" w:eastAsia="en-GB"/>
        </w:rPr>
        <w:t>ation</w:t>
      </w:r>
      <w:proofErr w:type="spellEnd"/>
      <w:r w:rsidR="000B4EC8" w:rsidRPr="0092628D">
        <w:rPr>
          <w:i w:val="0"/>
          <w:lang w:val="en-US" w:eastAsia="en-GB"/>
        </w:rPr>
        <w:t xml:space="preserve"> </w:t>
      </w:r>
      <w:r w:rsidR="00A01407" w:rsidRPr="0092628D">
        <w:rPr>
          <w:i w:val="0"/>
          <w:lang w:val="en-US" w:eastAsia="en-GB"/>
        </w:rPr>
        <w:t>should</w:t>
      </w:r>
      <w:r w:rsidR="000B4EC8" w:rsidRPr="0092628D">
        <w:rPr>
          <w:i w:val="0"/>
          <w:lang w:val="en-US" w:eastAsia="en-GB"/>
        </w:rPr>
        <w:t xml:space="preserve"> </w:t>
      </w:r>
      <w:r w:rsidR="001D6330" w:rsidRPr="0092628D">
        <w:rPr>
          <w:i w:val="0"/>
          <w:lang w:val="en-US" w:eastAsia="en-GB"/>
        </w:rPr>
        <w:t xml:space="preserve">include a willingness to acknowledge one’s own privilege </w:t>
      </w:r>
      <w:r w:rsidR="00602B29" w:rsidRPr="0092628D">
        <w:rPr>
          <w:i w:val="0"/>
          <w:lang w:val="en-US" w:eastAsia="en-GB"/>
        </w:rPr>
        <w:t>and power differentials but also to question whose system</w:t>
      </w:r>
      <w:r w:rsidR="0009775F" w:rsidRPr="0092628D">
        <w:rPr>
          <w:i w:val="0"/>
          <w:lang w:val="en-US" w:eastAsia="en-GB"/>
        </w:rPr>
        <w:t>/s</w:t>
      </w:r>
      <w:r w:rsidR="00602B29" w:rsidRPr="0092628D">
        <w:rPr>
          <w:i w:val="0"/>
          <w:lang w:val="en-US" w:eastAsia="en-GB"/>
        </w:rPr>
        <w:t xml:space="preserve"> of ethics are at stake</w:t>
      </w:r>
      <w:r w:rsidR="007F1456" w:rsidRPr="0092628D">
        <w:rPr>
          <w:i w:val="0"/>
          <w:lang w:val="en-US" w:eastAsia="en-GB"/>
        </w:rPr>
        <w:t>.</w:t>
      </w:r>
    </w:p>
    <w:p w14:paraId="77116729" w14:textId="3B8757A5" w:rsidR="008C353A" w:rsidRPr="00027D30" w:rsidRDefault="00A01407" w:rsidP="00875C9E">
      <w:pPr>
        <w:pStyle w:val="Heading3"/>
        <w:jc w:val="both"/>
        <w:rPr>
          <w:i w:val="0"/>
          <w:lang w:val="en-US"/>
        </w:rPr>
      </w:pPr>
      <w:r w:rsidRPr="00027D30">
        <w:rPr>
          <w:i w:val="0"/>
          <w:lang w:val="en-US"/>
        </w:rPr>
        <w:t>Finally, w</w:t>
      </w:r>
      <w:r w:rsidR="005C2E43" w:rsidRPr="00027D30">
        <w:rPr>
          <w:i w:val="0"/>
          <w:lang w:val="en-US"/>
        </w:rPr>
        <w:t>hile c</w:t>
      </w:r>
      <w:r w:rsidR="00AF6185" w:rsidRPr="00027D30">
        <w:rPr>
          <w:i w:val="0"/>
          <w:lang w:val="en-US"/>
        </w:rPr>
        <w:t xml:space="preserve">ommunication </w:t>
      </w:r>
      <w:r w:rsidR="000E2453" w:rsidRPr="00027D30">
        <w:rPr>
          <w:i w:val="0"/>
          <w:lang w:val="en-US"/>
        </w:rPr>
        <w:t xml:space="preserve">(written and oral) </w:t>
      </w:r>
      <w:r w:rsidR="005C2E43" w:rsidRPr="00027D30">
        <w:rPr>
          <w:i w:val="0"/>
          <w:lang w:val="en-US"/>
        </w:rPr>
        <w:t>is expressed as a separate skill</w:t>
      </w:r>
      <w:r w:rsidR="00554255">
        <w:rPr>
          <w:i w:val="0"/>
          <w:lang w:val="en-US"/>
        </w:rPr>
        <w:t xml:space="preserve"> in our graduate qualities</w:t>
      </w:r>
      <w:r w:rsidR="005C2E43" w:rsidRPr="00027D30">
        <w:rPr>
          <w:i w:val="0"/>
          <w:lang w:val="en-US"/>
        </w:rPr>
        <w:t xml:space="preserve">, in an ideal world it </w:t>
      </w:r>
      <w:r w:rsidR="001E4FB1" w:rsidRPr="00027D30">
        <w:rPr>
          <w:i w:val="0"/>
          <w:lang w:val="en-US"/>
        </w:rPr>
        <w:t>might</w:t>
      </w:r>
      <w:r w:rsidR="005C2E43" w:rsidRPr="00027D30">
        <w:rPr>
          <w:i w:val="0"/>
          <w:lang w:val="en-US"/>
        </w:rPr>
        <w:t xml:space="preserve"> be </w:t>
      </w:r>
      <w:r w:rsidR="0057149F" w:rsidRPr="00027D30">
        <w:rPr>
          <w:i w:val="0"/>
          <w:lang w:val="en-US"/>
        </w:rPr>
        <w:t>seen as inseparable from the constru</w:t>
      </w:r>
      <w:r w:rsidR="005C2E43" w:rsidRPr="00027D30">
        <w:rPr>
          <w:i w:val="0"/>
          <w:lang w:val="en-US"/>
        </w:rPr>
        <w:t>ction o</w:t>
      </w:r>
      <w:r w:rsidR="00F42AAE" w:rsidRPr="00027D30">
        <w:rPr>
          <w:i w:val="0"/>
          <w:lang w:val="en-US"/>
        </w:rPr>
        <w:t>f disciplinary knowledge. I</w:t>
      </w:r>
      <w:r w:rsidR="0057149F" w:rsidRPr="00027D30">
        <w:rPr>
          <w:i w:val="0"/>
          <w:lang w:val="en-US"/>
        </w:rPr>
        <w:t xml:space="preserve">t is </w:t>
      </w:r>
      <w:r w:rsidR="00F42AAE" w:rsidRPr="00027D30">
        <w:rPr>
          <w:i w:val="0"/>
          <w:lang w:val="en-US"/>
        </w:rPr>
        <w:t xml:space="preserve">also </w:t>
      </w:r>
      <w:r w:rsidR="0057149F" w:rsidRPr="00027D30">
        <w:rPr>
          <w:i w:val="0"/>
          <w:lang w:val="en-US"/>
        </w:rPr>
        <w:t xml:space="preserve">through communication that the critical thinking and critical-self reflection </w:t>
      </w:r>
      <w:r w:rsidR="005C2E43" w:rsidRPr="00027D30">
        <w:rPr>
          <w:i w:val="0"/>
          <w:lang w:val="en-US"/>
        </w:rPr>
        <w:t>enabling</w:t>
      </w:r>
      <w:r w:rsidR="0057149F" w:rsidRPr="00027D30">
        <w:rPr>
          <w:i w:val="0"/>
          <w:lang w:val="en-US"/>
        </w:rPr>
        <w:t xml:space="preserve"> cul</w:t>
      </w:r>
      <w:r w:rsidR="005C2E43" w:rsidRPr="00027D30">
        <w:rPr>
          <w:i w:val="0"/>
          <w:lang w:val="en-US"/>
        </w:rPr>
        <w:t xml:space="preserve">tural competence </w:t>
      </w:r>
      <w:r w:rsidR="001E1F5E" w:rsidRPr="00027D30">
        <w:rPr>
          <w:i w:val="0"/>
          <w:lang w:val="en-US"/>
        </w:rPr>
        <w:t>take place</w:t>
      </w:r>
      <w:r w:rsidR="003955E6" w:rsidRPr="00027D30">
        <w:rPr>
          <w:i w:val="0"/>
          <w:lang w:val="en-US"/>
        </w:rPr>
        <w:t xml:space="preserve"> (Harvey, Russell-</w:t>
      </w:r>
      <w:proofErr w:type="spellStart"/>
      <w:r w:rsidR="003955E6" w:rsidRPr="00027D30">
        <w:rPr>
          <w:i w:val="0"/>
          <w:lang w:val="en-US"/>
        </w:rPr>
        <w:t>Mundine</w:t>
      </w:r>
      <w:proofErr w:type="spellEnd"/>
      <w:r w:rsidR="007F1456" w:rsidRPr="00027D30">
        <w:rPr>
          <w:i w:val="0"/>
          <w:lang w:val="en-US"/>
        </w:rPr>
        <w:t>,</w:t>
      </w:r>
      <w:r w:rsidR="003955E6" w:rsidRPr="00027D30">
        <w:rPr>
          <w:i w:val="0"/>
          <w:lang w:val="en-US"/>
        </w:rPr>
        <w:t xml:space="preserve"> &amp; Hoving, 2016)</w:t>
      </w:r>
      <w:r w:rsidR="00BD356A" w:rsidRPr="00027D30">
        <w:rPr>
          <w:i w:val="0"/>
          <w:lang w:val="en-US"/>
        </w:rPr>
        <w:t xml:space="preserve"> and</w:t>
      </w:r>
      <w:r w:rsidR="001E1F5E" w:rsidRPr="00027D30">
        <w:rPr>
          <w:i w:val="0"/>
          <w:lang w:val="en-US"/>
        </w:rPr>
        <w:t xml:space="preserve"> </w:t>
      </w:r>
      <w:r w:rsidR="00BD356A" w:rsidRPr="00027D30">
        <w:rPr>
          <w:i w:val="0"/>
          <w:lang w:val="en-US"/>
        </w:rPr>
        <w:t>c</w:t>
      </w:r>
      <w:r w:rsidR="001E1F5E" w:rsidRPr="00027D30">
        <w:rPr>
          <w:i w:val="0"/>
          <w:lang w:val="en-US"/>
        </w:rPr>
        <w:t>ommunication is also</w:t>
      </w:r>
      <w:r w:rsidR="0017152A" w:rsidRPr="00027D30">
        <w:rPr>
          <w:i w:val="0"/>
          <w:lang w:val="en-US"/>
        </w:rPr>
        <w:t xml:space="preserve"> the primary method </w:t>
      </w:r>
      <w:r w:rsidR="005C2E43" w:rsidRPr="00027D30">
        <w:rPr>
          <w:i w:val="0"/>
          <w:lang w:val="en-US"/>
        </w:rPr>
        <w:t xml:space="preserve">through which </w:t>
      </w:r>
      <w:r w:rsidR="001E4FB1" w:rsidRPr="00027D30">
        <w:rPr>
          <w:i w:val="0"/>
          <w:lang w:val="en-US"/>
        </w:rPr>
        <w:t>we influence others</w:t>
      </w:r>
      <w:r w:rsidR="0057149F" w:rsidRPr="00027D30">
        <w:rPr>
          <w:i w:val="0"/>
          <w:lang w:val="en-US"/>
        </w:rPr>
        <w:t xml:space="preserve">. </w:t>
      </w:r>
      <w:r w:rsidR="000767A6">
        <w:rPr>
          <w:i w:val="0"/>
          <w:lang w:val="en-US"/>
        </w:rPr>
        <w:t>However, i</w:t>
      </w:r>
      <w:r w:rsidR="00554255">
        <w:rPr>
          <w:i w:val="0"/>
          <w:lang w:val="en-US"/>
        </w:rPr>
        <w:t>n</w:t>
      </w:r>
      <w:r w:rsidR="00F42AAE" w:rsidRPr="00027D30">
        <w:rPr>
          <w:i w:val="0"/>
          <w:lang w:val="en-US"/>
        </w:rPr>
        <w:t xml:space="preserve"> our desire to influence </w:t>
      </w:r>
      <w:r w:rsidR="001E1F5E" w:rsidRPr="00027D30">
        <w:rPr>
          <w:i w:val="0"/>
          <w:lang w:val="en-US"/>
        </w:rPr>
        <w:t xml:space="preserve">others </w:t>
      </w:r>
      <w:r w:rsidR="00F42AAE" w:rsidRPr="00027D30">
        <w:rPr>
          <w:i w:val="0"/>
          <w:lang w:val="en-US"/>
        </w:rPr>
        <w:t>(and engage in persuasive argument</w:t>
      </w:r>
      <w:r w:rsidR="00BD356A" w:rsidRPr="00027D30">
        <w:rPr>
          <w:i w:val="0"/>
          <w:lang w:val="en-US"/>
        </w:rPr>
        <w:t>, one form of critical thinking</w:t>
      </w:r>
      <w:r w:rsidR="00F42AAE" w:rsidRPr="00027D30">
        <w:rPr>
          <w:i w:val="0"/>
          <w:lang w:val="en-US"/>
        </w:rPr>
        <w:t>)</w:t>
      </w:r>
      <w:r w:rsidR="00BD356A" w:rsidRPr="00027D30">
        <w:rPr>
          <w:i w:val="0"/>
          <w:lang w:val="en-US"/>
        </w:rPr>
        <w:t>,</w:t>
      </w:r>
      <w:r w:rsidR="00F42AAE" w:rsidRPr="00027D30">
        <w:rPr>
          <w:i w:val="0"/>
          <w:lang w:val="en-US"/>
        </w:rPr>
        <w:t xml:space="preserve"> active listening, </w:t>
      </w:r>
      <w:r w:rsidR="00BD356A" w:rsidRPr="00027D30">
        <w:rPr>
          <w:i w:val="0"/>
          <w:lang w:val="en-US"/>
        </w:rPr>
        <w:t xml:space="preserve">which is </w:t>
      </w:r>
      <w:r w:rsidR="00F42AAE" w:rsidRPr="00027D30">
        <w:rPr>
          <w:i w:val="0"/>
          <w:lang w:val="en-US"/>
        </w:rPr>
        <w:t>a</w:t>
      </w:r>
      <w:r w:rsidR="00495B9A" w:rsidRPr="00027D30">
        <w:rPr>
          <w:i w:val="0"/>
          <w:lang w:val="en-US"/>
        </w:rPr>
        <w:t xml:space="preserve"> cornerstone of </w:t>
      </w:r>
      <w:r w:rsidR="001E1F5E" w:rsidRPr="00027D30">
        <w:rPr>
          <w:i w:val="0"/>
          <w:lang w:val="en-US"/>
        </w:rPr>
        <w:t xml:space="preserve">the meaningful conversation needed for </w:t>
      </w:r>
      <w:r w:rsidR="00495B9A" w:rsidRPr="00027D30">
        <w:rPr>
          <w:i w:val="0"/>
          <w:lang w:val="en-US"/>
        </w:rPr>
        <w:t>cultural competence</w:t>
      </w:r>
      <w:r w:rsidR="00F42AAE" w:rsidRPr="00027D30">
        <w:rPr>
          <w:i w:val="0"/>
          <w:lang w:val="en-US"/>
        </w:rPr>
        <w:t>, is often neglected</w:t>
      </w:r>
      <w:r w:rsidR="00495B9A" w:rsidRPr="00027D30">
        <w:rPr>
          <w:i w:val="0"/>
          <w:lang w:val="en-US"/>
        </w:rPr>
        <w:t xml:space="preserve"> </w:t>
      </w:r>
      <w:r w:rsidR="00495B9A" w:rsidRPr="0092628D">
        <w:rPr>
          <w:i w:val="0"/>
          <w:lang w:val="en-US"/>
        </w:rPr>
        <w:t>(</w:t>
      </w:r>
      <w:r w:rsidR="0092628D" w:rsidRPr="0092628D">
        <w:rPr>
          <w:i w:val="0"/>
          <w:lang w:val="en-US"/>
        </w:rPr>
        <w:t>Sherwood et al., 2010</w:t>
      </w:r>
      <w:r w:rsidR="00495B9A" w:rsidRPr="0092628D">
        <w:rPr>
          <w:i w:val="0"/>
          <w:lang w:val="en-US"/>
        </w:rPr>
        <w:t>).</w:t>
      </w:r>
      <w:r w:rsidR="00495B9A" w:rsidRPr="00027D30">
        <w:rPr>
          <w:i w:val="0"/>
          <w:lang w:val="en-US"/>
        </w:rPr>
        <w:t xml:space="preserve"> </w:t>
      </w:r>
      <w:r w:rsidR="001E1F5E" w:rsidRPr="00027D30">
        <w:rPr>
          <w:i w:val="0"/>
          <w:lang w:val="en-US"/>
        </w:rPr>
        <w:t>An excellent example of how active listening can lead to persuasion of a type that furthers cultural competence is the process of ‘intergroup dialogue”, as described in</w:t>
      </w:r>
      <w:r w:rsidR="000E2453" w:rsidRPr="00027D30">
        <w:rPr>
          <w:i w:val="0"/>
          <w:lang w:val="en-US"/>
        </w:rPr>
        <w:t xml:space="preserve"> </w:t>
      </w:r>
      <w:proofErr w:type="spellStart"/>
      <w:r w:rsidR="006F4205" w:rsidRPr="00027D30">
        <w:rPr>
          <w:i w:val="0"/>
        </w:rPr>
        <w:t>Zúñiga</w:t>
      </w:r>
      <w:proofErr w:type="spellEnd"/>
      <w:r w:rsidR="006F4205" w:rsidRPr="00027D30">
        <w:rPr>
          <w:i w:val="0"/>
        </w:rPr>
        <w:t xml:space="preserve">, </w:t>
      </w:r>
      <w:proofErr w:type="spellStart"/>
      <w:r w:rsidR="006F4205" w:rsidRPr="00027D30">
        <w:rPr>
          <w:i w:val="0"/>
        </w:rPr>
        <w:t>Nagda</w:t>
      </w:r>
      <w:proofErr w:type="spellEnd"/>
      <w:r w:rsidR="006F4205" w:rsidRPr="00027D30">
        <w:rPr>
          <w:i w:val="0"/>
        </w:rPr>
        <w:t xml:space="preserve"> &amp; </w:t>
      </w:r>
      <w:proofErr w:type="spellStart"/>
      <w:r w:rsidR="006F4205" w:rsidRPr="00027D30">
        <w:rPr>
          <w:i w:val="0"/>
        </w:rPr>
        <w:t>Sevig</w:t>
      </w:r>
      <w:proofErr w:type="spellEnd"/>
      <w:r w:rsidR="001E1F5E" w:rsidRPr="00027D30">
        <w:rPr>
          <w:i w:val="0"/>
          <w:lang w:val="en-US"/>
        </w:rPr>
        <w:t xml:space="preserve"> (2002). This </w:t>
      </w:r>
      <w:r w:rsidR="00772136">
        <w:rPr>
          <w:i w:val="0"/>
          <w:lang w:val="en-US"/>
        </w:rPr>
        <w:t>approach</w:t>
      </w:r>
      <w:r w:rsidR="00772136" w:rsidRPr="00027D30">
        <w:rPr>
          <w:i w:val="0"/>
          <w:lang w:val="en-US"/>
        </w:rPr>
        <w:t xml:space="preserve"> </w:t>
      </w:r>
      <w:r w:rsidR="001E1F5E" w:rsidRPr="00027D30">
        <w:rPr>
          <w:i w:val="0"/>
          <w:lang w:val="en-US"/>
        </w:rPr>
        <w:t>aims to enhance participants’</w:t>
      </w:r>
      <w:r w:rsidR="000E2453" w:rsidRPr="00027D30">
        <w:rPr>
          <w:i w:val="0"/>
          <w:lang w:val="en-US"/>
        </w:rPr>
        <w:t xml:space="preserve"> understanding </w:t>
      </w:r>
      <w:r w:rsidR="00A40335" w:rsidRPr="00027D30">
        <w:rPr>
          <w:i w:val="0"/>
          <w:lang w:val="en-US"/>
        </w:rPr>
        <w:t>of</w:t>
      </w:r>
      <w:r w:rsidR="000E2453" w:rsidRPr="00027D30">
        <w:rPr>
          <w:i w:val="0"/>
          <w:lang w:val="en-US"/>
        </w:rPr>
        <w:t xml:space="preserve"> social identity,</w:t>
      </w:r>
      <w:r w:rsidR="001E1F5E" w:rsidRPr="00027D30">
        <w:rPr>
          <w:i w:val="0"/>
          <w:lang w:val="en-US"/>
        </w:rPr>
        <w:t xml:space="preserve"> and at th</w:t>
      </w:r>
      <w:r w:rsidR="00772136">
        <w:rPr>
          <w:i w:val="0"/>
          <w:lang w:val="en-US"/>
        </w:rPr>
        <w:t>e</w:t>
      </w:r>
      <w:r w:rsidR="001E1F5E" w:rsidRPr="00027D30">
        <w:rPr>
          <w:i w:val="0"/>
          <w:lang w:val="en-US"/>
        </w:rPr>
        <w:t xml:space="preserve"> end of a facilitated process, many </w:t>
      </w:r>
      <w:r w:rsidR="00772136">
        <w:rPr>
          <w:i w:val="0"/>
          <w:lang w:val="en-US"/>
        </w:rPr>
        <w:t xml:space="preserve">participants </w:t>
      </w:r>
      <w:r w:rsidR="001E1F5E" w:rsidRPr="00027D30">
        <w:rPr>
          <w:i w:val="0"/>
          <w:lang w:val="en-US"/>
        </w:rPr>
        <w:t>report they have moved</w:t>
      </w:r>
      <w:r w:rsidR="000E2453" w:rsidRPr="00027D30">
        <w:rPr>
          <w:i w:val="0"/>
          <w:lang w:val="en-US"/>
        </w:rPr>
        <w:t xml:space="preserve"> ‘from dialogue to </w:t>
      </w:r>
      <w:r w:rsidR="001E1F5E" w:rsidRPr="00027D30">
        <w:rPr>
          <w:i w:val="0"/>
          <w:lang w:val="en-US"/>
        </w:rPr>
        <w:t xml:space="preserve">action’ and </w:t>
      </w:r>
      <w:r w:rsidR="000767A6">
        <w:rPr>
          <w:i w:val="0"/>
          <w:lang w:val="en-US"/>
        </w:rPr>
        <w:t xml:space="preserve">towards </w:t>
      </w:r>
      <w:r w:rsidR="001E1F5E" w:rsidRPr="00027D30">
        <w:rPr>
          <w:i w:val="0"/>
          <w:lang w:val="en-US"/>
        </w:rPr>
        <w:t>‘alliance building</w:t>
      </w:r>
      <w:r w:rsidR="000767A6">
        <w:rPr>
          <w:i w:val="0"/>
          <w:lang w:val="en-US"/>
        </w:rPr>
        <w:t>’</w:t>
      </w:r>
      <w:r w:rsidR="001E1F5E" w:rsidRPr="00027D30">
        <w:rPr>
          <w:i w:val="0"/>
          <w:lang w:val="en-US"/>
        </w:rPr>
        <w:t>, which</w:t>
      </w:r>
      <w:r w:rsidR="002B1FBB" w:rsidRPr="00027D30">
        <w:rPr>
          <w:i w:val="0"/>
          <w:lang w:val="en-US"/>
        </w:rPr>
        <w:t>, in essence, reflects an emancipatory approach</w:t>
      </w:r>
      <w:r w:rsidR="001E1F5E" w:rsidRPr="00027D30">
        <w:rPr>
          <w:i w:val="0"/>
          <w:lang w:val="en-US"/>
        </w:rPr>
        <w:t xml:space="preserve"> to critical thinking, as described above</w:t>
      </w:r>
      <w:r w:rsidR="002B1FBB" w:rsidRPr="00027D30">
        <w:rPr>
          <w:i w:val="0"/>
          <w:lang w:val="en-US"/>
        </w:rPr>
        <w:t xml:space="preserve">. </w:t>
      </w:r>
    </w:p>
    <w:p w14:paraId="71AF8DFF" w14:textId="77777777" w:rsidR="00C54FC2" w:rsidRPr="00027D30" w:rsidRDefault="00C54FC2" w:rsidP="00C54FC2">
      <w:pPr>
        <w:rPr>
          <w:rFonts w:asciiTheme="majorHAnsi" w:hAnsiTheme="majorHAnsi"/>
          <w:sz w:val="22"/>
          <w:szCs w:val="22"/>
          <w:lang w:val="en-US"/>
        </w:rPr>
      </w:pPr>
    </w:p>
    <w:p w14:paraId="76E76472" w14:textId="77777777" w:rsidR="00DE63BF" w:rsidRPr="00027D30" w:rsidRDefault="00604BD1" w:rsidP="00DE63BF">
      <w:pPr>
        <w:pStyle w:val="Heading1"/>
      </w:pPr>
      <w:r w:rsidRPr="00027D30">
        <w:t>Conclusion</w:t>
      </w:r>
    </w:p>
    <w:p w14:paraId="78D65E35" w14:textId="77777777" w:rsidR="000767A6" w:rsidRDefault="003146C6" w:rsidP="00D1000C">
      <w:pPr>
        <w:jc w:val="both"/>
        <w:rPr>
          <w:lang w:val="en-US"/>
        </w:rPr>
      </w:pPr>
      <w:r w:rsidRPr="00027D30">
        <w:rPr>
          <w:lang w:val="en-US"/>
        </w:rPr>
        <w:t>Our</w:t>
      </w:r>
      <w:r w:rsidR="00A72BA5" w:rsidRPr="00027D30">
        <w:rPr>
          <w:lang w:val="en-US"/>
        </w:rPr>
        <w:t xml:space="preserve"> institution </w:t>
      </w:r>
      <w:r w:rsidR="000D7F52" w:rsidRPr="00027D30">
        <w:rPr>
          <w:lang w:val="en-US"/>
        </w:rPr>
        <w:t>is one of the few u</w:t>
      </w:r>
      <w:r w:rsidR="00A72BA5" w:rsidRPr="00027D30">
        <w:rPr>
          <w:lang w:val="en-US"/>
        </w:rPr>
        <w:t xml:space="preserve">niversities in the world that is attempting to embed Indigenous </w:t>
      </w:r>
      <w:proofErr w:type="spellStart"/>
      <w:r w:rsidR="00A72BA5" w:rsidRPr="00027D30">
        <w:rPr>
          <w:lang w:val="en-US"/>
        </w:rPr>
        <w:t>knowledges</w:t>
      </w:r>
      <w:proofErr w:type="spellEnd"/>
      <w:r w:rsidR="00A72BA5" w:rsidRPr="00027D30">
        <w:rPr>
          <w:lang w:val="en-US"/>
        </w:rPr>
        <w:t xml:space="preserve"> (</w:t>
      </w:r>
      <w:r w:rsidRPr="00027D30">
        <w:rPr>
          <w:lang w:val="en-US"/>
        </w:rPr>
        <w:t>as part of</w:t>
      </w:r>
      <w:r w:rsidR="00A72BA5" w:rsidRPr="00027D30">
        <w:rPr>
          <w:lang w:val="en-US"/>
        </w:rPr>
        <w:t xml:space="preserve"> cultural competence) university-wide. </w:t>
      </w:r>
      <w:r w:rsidR="003C6AB2" w:rsidRPr="00027D30">
        <w:rPr>
          <w:lang w:val="en-US"/>
        </w:rPr>
        <w:t xml:space="preserve">The initiative has high-level support and work is underway to ensure that staff members (professional and academic) are able to implement the strategy in their varying contexts. </w:t>
      </w:r>
      <w:r w:rsidRPr="00027D30">
        <w:rPr>
          <w:rFonts w:cs="Verdana"/>
          <w:lang w:val="en-US"/>
        </w:rPr>
        <w:t xml:space="preserve">The key to the success of this work is transformation at multiple levels, including the system, staff and students (Universities Australia, 2011). </w:t>
      </w:r>
      <w:r w:rsidR="00520436" w:rsidRPr="00027D30">
        <w:rPr>
          <w:lang w:val="en-US"/>
        </w:rPr>
        <w:t xml:space="preserve">At the same time, we need to consider the broader </w:t>
      </w:r>
      <w:r w:rsidRPr="00027D30">
        <w:rPr>
          <w:lang w:val="en-US"/>
        </w:rPr>
        <w:t>(</w:t>
      </w:r>
      <w:r w:rsidR="004814F1">
        <w:rPr>
          <w:lang w:val="en-US"/>
        </w:rPr>
        <w:t xml:space="preserve">national and </w:t>
      </w:r>
      <w:r w:rsidRPr="00027D30">
        <w:rPr>
          <w:lang w:val="en-US"/>
        </w:rPr>
        <w:t xml:space="preserve">global) </w:t>
      </w:r>
      <w:r w:rsidR="00520436" w:rsidRPr="00027D30">
        <w:rPr>
          <w:lang w:val="en-US"/>
        </w:rPr>
        <w:t xml:space="preserve">context </w:t>
      </w:r>
      <w:r w:rsidR="00EC459F" w:rsidRPr="00027D30">
        <w:rPr>
          <w:lang w:val="en-US"/>
        </w:rPr>
        <w:t>with</w:t>
      </w:r>
      <w:r w:rsidR="00520436" w:rsidRPr="00027D30">
        <w:rPr>
          <w:lang w:val="en-US"/>
        </w:rPr>
        <w:t xml:space="preserve">in which our University </w:t>
      </w:r>
      <w:r w:rsidRPr="00027D30">
        <w:rPr>
          <w:lang w:val="en-US"/>
        </w:rPr>
        <w:t>operates</w:t>
      </w:r>
      <w:r w:rsidR="003C6AB2">
        <w:rPr>
          <w:lang w:val="en-US"/>
        </w:rPr>
        <w:t xml:space="preserve">, that is, an </w:t>
      </w:r>
      <w:proofErr w:type="spellStart"/>
      <w:r w:rsidR="003C6AB2">
        <w:rPr>
          <w:lang w:val="en-US"/>
        </w:rPr>
        <w:t>internationalised</w:t>
      </w:r>
      <w:proofErr w:type="spellEnd"/>
      <w:r w:rsidR="003C6AB2">
        <w:rPr>
          <w:lang w:val="en-US"/>
        </w:rPr>
        <w:t xml:space="preserve"> </w:t>
      </w:r>
      <w:r w:rsidRPr="00027D30">
        <w:rPr>
          <w:lang w:val="en-US"/>
        </w:rPr>
        <w:t>higher education sector</w:t>
      </w:r>
      <w:r w:rsidR="00C54FC2" w:rsidRPr="00027D30">
        <w:rPr>
          <w:lang w:val="en-US"/>
        </w:rPr>
        <w:t xml:space="preserve"> </w:t>
      </w:r>
      <w:r w:rsidR="00822BFA" w:rsidRPr="00027D30">
        <w:rPr>
          <w:lang w:val="en-US"/>
        </w:rPr>
        <w:t xml:space="preserve">that </w:t>
      </w:r>
      <w:r w:rsidRPr="00027D30">
        <w:rPr>
          <w:lang w:val="en-US"/>
        </w:rPr>
        <w:t>has</w:t>
      </w:r>
      <w:r w:rsidR="00C54FC2" w:rsidRPr="00027D30">
        <w:rPr>
          <w:lang w:val="en-US"/>
        </w:rPr>
        <w:t xml:space="preserve"> been “captured by the market</w:t>
      </w:r>
      <w:r w:rsidR="00822BFA" w:rsidRPr="00027D30">
        <w:rPr>
          <w:lang w:val="en-US"/>
        </w:rPr>
        <w:t xml:space="preserve"> discourse” and </w:t>
      </w:r>
      <w:r w:rsidR="00013F5B" w:rsidRPr="00027D30">
        <w:rPr>
          <w:lang w:val="en-US"/>
        </w:rPr>
        <w:t xml:space="preserve">is </w:t>
      </w:r>
      <w:r w:rsidR="00822BFA" w:rsidRPr="00027D30">
        <w:rPr>
          <w:lang w:val="en-US"/>
        </w:rPr>
        <w:t>beholden to</w:t>
      </w:r>
      <w:r w:rsidR="00BA53F7" w:rsidRPr="00027D30">
        <w:rPr>
          <w:lang w:val="en-US"/>
        </w:rPr>
        <w:t xml:space="preserve"> </w:t>
      </w:r>
      <w:r w:rsidR="000E4F3E" w:rsidRPr="00027D30">
        <w:rPr>
          <w:lang w:val="en-US"/>
        </w:rPr>
        <w:t>the “neoliberal political project”</w:t>
      </w:r>
      <w:r w:rsidR="003C6AB2">
        <w:rPr>
          <w:lang w:val="en-US"/>
        </w:rPr>
        <w:t xml:space="preserve"> (Case, 2015)</w:t>
      </w:r>
      <w:r w:rsidR="004814F1">
        <w:rPr>
          <w:lang w:val="en-US"/>
        </w:rPr>
        <w:t xml:space="preserve">. This context </w:t>
      </w:r>
      <w:r w:rsidR="000E4F3E" w:rsidRPr="00027D30">
        <w:rPr>
          <w:lang w:val="en-US"/>
        </w:rPr>
        <w:t>can make</w:t>
      </w:r>
      <w:r w:rsidR="00C54FC2" w:rsidRPr="00027D30">
        <w:rPr>
          <w:lang w:val="en-US"/>
        </w:rPr>
        <w:t xml:space="preserve"> it difficult </w:t>
      </w:r>
      <w:r w:rsidR="004814F1">
        <w:rPr>
          <w:lang w:val="en-US"/>
        </w:rPr>
        <w:t>to engage in</w:t>
      </w:r>
      <w:r w:rsidR="0090066F" w:rsidRPr="00027D30">
        <w:rPr>
          <w:lang w:val="en-US"/>
        </w:rPr>
        <w:t xml:space="preserve"> </w:t>
      </w:r>
      <w:r w:rsidR="00C54FC2" w:rsidRPr="00027D30">
        <w:rPr>
          <w:lang w:val="en-US"/>
        </w:rPr>
        <w:t>“knowledge and knowing” and “human flourishing”</w:t>
      </w:r>
      <w:r w:rsidR="00822BFA" w:rsidRPr="00027D30">
        <w:rPr>
          <w:lang w:val="en-US"/>
        </w:rPr>
        <w:t xml:space="preserve"> especially when </w:t>
      </w:r>
      <w:r w:rsidR="004814F1">
        <w:rPr>
          <w:lang w:val="en-US"/>
        </w:rPr>
        <w:t xml:space="preserve">Indigenous and </w:t>
      </w:r>
      <w:r w:rsidR="00822BFA" w:rsidRPr="00027D30">
        <w:rPr>
          <w:lang w:val="en-US"/>
        </w:rPr>
        <w:t xml:space="preserve">non-Western ways of </w:t>
      </w:r>
      <w:r w:rsidR="00002048">
        <w:rPr>
          <w:lang w:val="en-US"/>
        </w:rPr>
        <w:t>“</w:t>
      </w:r>
      <w:r w:rsidR="00822BFA" w:rsidRPr="00027D30">
        <w:rPr>
          <w:lang w:val="en-US"/>
        </w:rPr>
        <w:t>being, knowing and doing</w:t>
      </w:r>
      <w:r w:rsidR="00002048">
        <w:rPr>
          <w:lang w:val="en-US"/>
        </w:rPr>
        <w:t>”</w:t>
      </w:r>
      <w:r w:rsidR="00822BFA" w:rsidRPr="00027D30">
        <w:rPr>
          <w:lang w:val="en-US"/>
        </w:rPr>
        <w:t xml:space="preserve"> </w:t>
      </w:r>
      <w:r w:rsidR="004814F1">
        <w:rPr>
          <w:lang w:val="en-US"/>
        </w:rPr>
        <w:t xml:space="preserve">are factored in </w:t>
      </w:r>
      <w:r w:rsidR="00822BFA" w:rsidRPr="00027D30">
        <w:rPr>
          <w:lang w:val="en-US"/>
        </w:rPr>
        <w:t>(</w:t>
      </w:r>
      <w:r w:rsidR="00013F5B" w:rsidRPr="00027D30">
        <w:rPr>
          <w:lang w:val="en-US"/>
        </w:rPr>
        <w:t>Martin, 2008</w:t>
      </w:r>
      <w:r w:rsidR="00822BFA" w:rsidRPr="00027D30">
        <w:rPr>
          <w:lang w:val="en-US"/>
        </w:rPr>
        <w:t>)</w:t>
      </w:r>
      <w:r w:rsidR="00C54FC2" w:rsidRPr="00027D30">
        <w:rPr>
          <w:lang w:val="en-US"/>
        </w:rPr>
        <w:t xml:space="preserve">. </w:t>
      </w:r>
      <w:r w:rsidR="00BC545E">
        <w:rPr>
          <w:lang w:val="en-US"/>
        </w:rPr>
        <w:t>All of o</w:t>
      </w:r>
      <w:r w:rsidR="00822BFA" w:rsidRPr="00027D30">
        <w:rPr>
          <w:lang w:val="en-US"/>
        </w:rPr>
        <w:t xml:space="preserve">ur graduates </w:t>
      </w:r>
      <w:r w:rsidR="00BC545E">
        <w:rPr>
          <w:lang w:val="en-US"/>
        </w:rPr>
        <w:t>will be</w:t>
      </w:r>
      <w:r w:rsidR="00822BFA" w:rsidRPr="00027D30">
        <w:rPr>
          <w:lang w:val="en-US"/>
        </w:rPr>
        <w:t xml:space="preserve"> called on to solve ‘real-world’ problems in </w:t>
      </w:r>
      <w:proofErr w:type="gramStart"/>
      <w:r w:rsidR="00822BFA" w:rsidRPr="00027D30">
        <w:rPr>
          <w:lang w:val="en-US"/>
        </w:rPr>
        <w:t>their</w:t>
      </w:r>
      <w:proofErr w:type="gramEnd"/>
      <w:r w:rsidR="00822BFA" w:rsidRPr="00027D30">
        <w:rPr>
          <w:lang w:val="en-US"/>
        </w:rPr>
        <w:t xml:space="preserve"> working lives, regardless of their disciplines</w:t>
      </w:r>
      <w:r w:rsidR="00D73551">
        <w:rPr>
          <w:lang w:val="en-US"/>
        </w:rPr>
        <w:t>.</w:t>
      </w:r>
      <w:r w:rsidR="00822BFA" w:rsidRPr="00027D30">
        <w:rPr>
          <w:lang w:val="en-US"/>
        </w:rPr>
        <w:t xml:space="preserve"> </w:t>
      </w:r>
      <w:r w:rsidR="00D73551">
        <w:rPr>
          <w:lang w:val="en-US"/>
        </w:rPr>
        <w:lastRenderedPageBreak/>
        <w:t>W</w:t>
      </w:r>
      <w:r w:rsidR="00822BFA" w:rsidRPr="00027D30">
        <w:rPr>
          <w:lang w:val="en-US"/>
        </w:rPr>
        <w:t>e need</w:t>
      </w:r>
      <w:r w:rsidR="00EC459F" w:rsidRPr="00027D30">
        <w:rPr>
          <w:lang w:val="en-US"/>
        </w:rPr>
        <w:t xml:space="preserve"> to </w:t>
      </w:r>
      <w:r w:rsidR="00822BFA" w:rsidRPr="00027D30">
        <w:rPr>
          <w:lang w:val="en-US"/>
        </w:rPr>
        <w:t xml:space="preserve">find a way </w:t>
      </w:r>
      <w:r w:rsidR="00BC545E">
        <w:rPr>
          <w:lang w:val="en-US"/>
        </w:rPr>
        <w:t>of</w:t>
      </w:r>
      <w:r w:rsidR="00002048">
        <w:rPr>
          <w:lang w:val="en-US"/>
        </w:rPr>
        <w:t xml:space="preserve"> ensuring</w:t>
      </w:r>
      <w:r w:rsidR="00BC545E">
        <w:rPr>
          <w:lang w:val="en-US"/>
        </w:rPr>
        <w:t>, through our curriculum and graduate qualities,</w:t>
      </w:r>
      <w:r w:rsidR="00002048">
        <w:rPr>
          <w:lang w:val="en-US"/>
        </w:rPr>
        <w:t xml:space="preserve"> that </w:t>
      </w:r>
      <w:r w:rsidR="001A26DD">
        <w:rPr>
          <w:lang w:val="en-US"/>
        </w:rPr>
        <w:t>we</w:t>
      </w:r>
      <w:r w:rsidR="00BC545E">
        <w:rPr>
          <w:lang w:val="en-US"/>
        </w:rPr>
        <w:t xml:space="preserve"> </w:t>
      </w:r>
      <w:r w:rsidR="001A26DD">
        <w:rPr>
          <w:lang w:val="en-US"/>
        </w:rPr>
        <w:t xml:space="preserve">as educators </w:t>
      </w:r>
      <w:r w:rsidR="00BC545E">
        <w:rPr>
          <w:lang w:val="en-US"/>
        </w:rPr>
        <w:t xml:space="preserve">can work together </w:t>
      </w:r>
      <w:r w:rsidR="001A26DD">
        <w:rPr>
          <w:lang w:val="en-US"/>
        </w:rPr>
        <w:t xml:space="preserve">with our students </w:t>
      </w:r>
      <w:r w:rsidR="00C353D2">
        <w:rPr>
          <w:lang w:val="en-US"/>
        </w:rPr>
        <w:t>in innovative</w:t>
      </w:r>
      <w:r w:rsidR="00BC545E">
        <w:rPr>
          <w:lang w:val="en-US"/>
        </w:rPr>
        <w:t xml:space="preserve"> ways to create new ways of knowing that </w:t>
      </w:r>
      <w:r w:rsidR="001A26DD">
        <w:rPr>
          <w:lang w:val="en-US"/>
        </w:rPr>
        <w:t xml:space="preserve">can </w:t>
      </w:r>
      <w:r w:rsidR="00C353D2">
        <w:rPr>
          <w:lang w:val="en-US"/>
        </w:rPr>
        <w:t>enhance</w:t>
      </w:r>
      <w:r w:rsidR="00BC545E">
        <w:rPr>
          <w:lang w:val="en-US"/>
        </w:rPr>
        <w:t xml:space="preserve"> </w:t>
      </w:r>
      <w:r w:rsidR="001A26DD">
        <w:rPr>
          <w:lang w:val="en-US"/>
        </w:rPr>
        <w:t>our students’</w:t>
      </w:r>
      <w:r w:rsidR="00BC545E">
        <w:rPr>
          <w:lang w:val="en-US"/>
        </w:rPr>
        <w:t xml:space="preserve"> </w:t>
      </w:r>
      <w:r w:rsidR="007E74BC" w:rsidRPr="00027D30">
        <w:rPr>
          <w:lang w:val="en-US"/>
        </w:rPr>
        <w:t xml:space="preserve">employability and </w:t>
      </w:r>
      <w:r w:rsidR="00002048">
        <w:rPr>
          <w:lang w:val="en-US"/>
        </w:rPr>
        <w:t>their</w:t>
      </w:r>
      <w:r w:rsidR="00002048" w:rsidRPr="00027D30">
        <w:rPr>
          <w:lang w:val="en-US"/>
        </w:rPr>
        <w:t xml:space="preserve"> </w:t>
      </w:r>
      <w:r w:rsidR="00822BFA" w:rsidRPr="00027D30">
        <w:rPr>
          <w:lang w:val="en-US"/>
        </w:rPr>
        <w:t>human flourishing</w:t>
      </w:r>
      <w:r w:rsidR="00027D30">
        <w:rPr>
          <w:lang w:val="en-US"/>
        </w:rPr>
        <w:t>.</w:t>
      </w:r>
    </w:p>
    <w:p w14:paraId="0DBCD179" w14:textId="52E91475" w:rsidR="005F5900" w:rsidRDefault="00D84918" w:rsidP="00D1000C">
      <w:pPr>
        <w:jc w:val="both"/>
        <w:rPr>
          <w:lang w:val="en-US"/>
        </w:rPr>
      </w:pPr>
      <w:r w:rsidRPr="00027D30">
        <w:rPr>
          <w:lang w:val="en-US"/>
        </w:rPr>
        <w:t xml:space="preserve"> </w:t>
      </w:r>
    </w:p>
    <w:p w14:paraId="33410DBE" w14:textId="485A616C" w:rsidR="000E4F3E" w:rsidRPr="00027D30" w:rsidRDefault="008E5258" w:rsidP="00D1000C">
      <w:pPr>
        <w:jc w:val="both"/>
        <w:rPr>
          <w:lang w:val="en-US"/>
        </w:rPr>
      </w:pPr>
      <w:r>
        <w:rPr>
          <w:rFonts w:cs="Verdana"/>
          <w:lang w:val="en-US"/>
        </w:rPr>
        <w:t>To achieve this</w:t>
      </w:r>
      <w:r w:rsidR="000767A6">
        <w:rPr>
          <w:rFonts w:cs="Verdana"/>
          <w:lang w:val="en-US"/>
        </w:rPr>
        <w:t xml:space="preserve"> </w:t>
      </w:r>
      <w:r>
        <w:rPr>
          <w:rFonts w:cs="Verdana"/>
          <w:lang w:val="en-US"/>
        </w:rPr>
        <w:t>we need to ask</w:t>
      </w:r>
      <w:r w:rsidR="000767A6">
        <w:rPr>
          <w:rFonts w:cs="Verdana"/>
          <w:lang w:val="en-US"/>
        </w:rPr>
        <w:t xml:space="preserve"> </w:t>
      </w:r>
      <w:r w:rsidR="000767A6">
        <w:rPr>
          <w:rFonts w:cs="Calibri"/>
          <w:lang w:val="en-US"/>
        </w:rPr>
        <w:t>h</w:t>
      </w:r>
      <w:r w:rsidR="00640B3A" w:rsidRPr="00027D30">
        <w:rPr>
          <w:rFonts w:cs="Calibri"/>
          <w:lang w:val="en-US"/>
        </w:rPr>
        <w:t>ow</w:t>
      </w:r>
      <w:r w:rsidR="007E68C7" w:rsidRPr="00027D30">
        <w:rPr>
          <w:rFonts w:cs="Calibri"/>
          <w:lang w:val="en-US"/>
        </w:rPr>
        <w:t xml:space="preserve"> those who currently benefit from privilege and an oppressive system </w:t>
      </w:r>
      <w:r w:rsidR="000767A6">
        <w:rPr>
          <w:rFonts w:cs="Calibri"/>
          <w:lang w:val="en-US"/>
        </w:rPr>
        <w:t xml:space="preserve">can </w:t>
      </w:r>
      <w:r w:rsidR="007E68C7" w:rsidRPr="00027D30">
        <w:rPr>
          <w:rFonts w:cs="Calibri"/>
          <w:lang w:val="en-US"/>
        </w:rPr>
        <w:t xml:space="preserve">work towards transforming </w:t>
      </w:r>
      <w:r w:rsidR="00822BFA" w:rsidRPr="00027D30">
        <w:rPr>
          <w:rFonts w:cs="Calibri"/>
          <w:lang w:val="en-US"/>
        </w:rPr>
        <w:t>the</w:t>
      </w:r>
      <w:r w:rsidR="007E68C7" w:rsidRPr="00027D30">
        <w:rPr>
          <w:rFonts w:cs="Calibri"/>
          <w:lang w:val="en-US"/>
        </w:rPr>
        <w:t xml:space="preserve"> system</w:t>
      </w:r>
      <w:r w:rsidR="000767A6">
        <w:rPr>
          <w:rFonts w:cs="Calibri"/>
          <w:lang w:val="en-US"/>
        </w:rPr>
        <w:t>.</w:t>
      </w:r>
      <w:r w:rsidR="007E68C7" w:rsidRPr="00027D30">
        <w:rPr>
          <w:rFonts w:cs="Calibri"/>
          <w:lang w:val="en-US"/>
        </w:rPr>
        <w:t xml:space="preserve"> </w:t>
      </w:r>
      <w:r>
        <w:rPr>
          <w:rFonts w:cs="Calibri"/>
          <w:lang w:val="en-US"/>
        </w:rPr>
        <w:t>One</w:t>
      </w:r>
      <w:r w:rsidR="007E1C48" w:rsidRPr="00027D30">
        <w:rPr>
          <w:rFonts w:cs="Calibri"/>
          <w:lang w:val="en-US"/>
        </w:rPr>
        <w:t xml:space="preserve"> of the</w:t>
      </w:r>
      <w:r w:rsidR="000D7F52" w:rsidRPr="00027D30">
        <w:rPr>
          <w:rFonts w:cs="Verdana"/>
          <w:lang w:val="en-US"/>
        </w:rPr>
        <w:t xml:space="preserve"> key</w:t>
      </w:r>
      <w:r w:rsidR="007E1C48" w:rsidRPr="00027D30">
        <w:rPr>
          <w:rFonts w:cs="Verdana"/>
          <w:lang w:val="en-US"/>
        </w:rPr>
        <w:t>s</w:t>
      </w:r>
      <w:r w:rsidR="000D7F52" w:rsidRPr="00027D30">
        <w:rPr>
          <w:rFonts w:cs="Verdana"/>
          <w:lang w:val="en-US"/>
        </w:rPr>
        <w:t xml:space="preserve"> to this transformation </w:t>
      </w:r>
      <w:r w:rsidR="009B2FED" w:rsidRPr="00027D30">
        <w:rPr>
          <w:rFonts w:cs="Verdana"/>
          <w:lang w:val="en-US"/>
        </w:rPr>
        <w:t xml:space="preserve">is </w:t>
      </w:r>
      <w:r w:rsidR="00C54FC2" w:rsidRPr="00027D30">
        <w:rPr>
          <w:rFonts w:cs="Verdana"/>
          <w:lang w:val="en-US"/>
        </w:rPr>
        <w:t xml:space="preserve">critical self-reflection, for students </w:t>
      </w:r>
      <w:r w:rsidR="00C54FC2" w:rsidRPr="00027D30">
        <w:rPr>
          <w:rFonts w:cs="Verdana"/>
          <w:i/>
          <w:lang w:val="en-US"/>
        </w:rPr>
        <w:t>and</w:t>
      </w:r>
      <w:r w:rsidR="00C54FC2" w:rsidRPr="00027D30">
        <w:rPr>
          <w:rFonts w:cs="Verdana"/>
          <w:lang w:val="en-US"/>
        </w:rPr>
        <w:t xml:space="preserve"> staff, </w:t>
      </w:r>
      <w:r w:rsidR="00822BFA" w:rsidRPr="00027D30">
        <w:rPr>
          <w:rFonts w:cs="Calibri"/>
          <w:lang w:val="en-US"/>
        </w:rPr>
        <w:t>the majority of whom at our U</w:t>
      </w:r>
      <w:r w:rsidR="00C54FC2" w:rsidRPr="00027D30">
        <w:rPr>
          <w:rFonts w:cs="Calibri"/>
          <w:lang w:val="en-US"/>
        </w:rPr>
        <w:t>niversity are non-Indigenous</w:t>
      </w:r>
      <w:r w:rsidR="00C54FC2" w:rsidRPr="00027D30">
        <w:rPr>
          <w:rFonts w:cs="Verdana"/>
          <w:lang w:val="en-US"/>
        </w:rPr>
        <w:t xml:space="preserve">. </w:t>
      </w:r>
      <w:r>
        <w:rPr>
          <w:lang w:val="en-US"/>
        </w:rPr>
        <w:t>A</w:t>
      </w:r>
      <w:r w:rsidR="000E4F3E" w:rsidRPr="00027D30">
        <w:rPr>
          <w:lang w:val="en-US"/>
        </w:rPr>
        <w:t xml:space="preserve">ll members of the university </w:t>
      </w:r>
      <w:r w:rsidR="007E1C48" w:rsidRPr="00027D30">
        <w:rPr>
          <w:lang w:val="en-US"/>
        </w:rPr>
        <w:t xml:space="preserve">(including those in the upper echelons) </w:t>
      </w:r>
      <w:r>
        <w:rPr>
          <w:lang w:val="en-US"/>
        </w:rPr>
        <w:t>will need</w:t>
      </w:r>
      <w:r w:rsidRPr="00027D30">
        <w:rPr>
          <w:lang w:val="en-US"/>
        </w:rPr>
        <w:t xml:space="preserve"> </w:t>
      </w:r>
      <w:r w:rsidR="000E4F3E" w:rsidRPr="00027D30">
        <w:rPr>
          <w:lang w:val="en-US"/>
        </w:rPr>
        <w:t xml:space="preserve">to explicitly acknowledge </w:t>
      </w:r>
      <w:r w:rsidR="007E1C48" w:rsidRPr="00027D30">
        <w:rPr>
          <w:lang w:val="en-US"/>
        </w:rPr>
        <w:t xml:space="preserve">our own roles and that </w:t>
      </w:r>
      <w:r w:rsidR="00822BFA" w:rsidRPr="00027D30">
        <w:rPr>
          <w:lang w:val="en-US"/>
        </w:rPr>
        <w:t xml:space="preserve">of </w:t>
      </w:r>
      <w:r>
        <w:rPr>
          <w:lang w:val="en-US"/>
        </w:rPr>
        <w:t>our</w:t>
      </w:r>
      <w:r w:rsidR="007E1C48" w:rsidRPr="00027D30">
        <w:rPr>
          <w:lang w:val="en-US"/>
        </w:rPr>
        <w:t xml:space="preserve"> institution </w:t>
      </w:r>
      <w:r w:rsidR="00822BFA" w:rsidRPr="00027D30">
        <w:rPr>
          <w:lang w:val="en-US"/>
        </w:rPr>
        <w:t xml:space="preserve">in preserving </w:t>
      </w:r>
      <w:r w:rsidR="00F26F27" w:rsidRPr="00027D30">
        <w:rPr>
          <w:lang w:val="en-US"/>
        </w:rPr>
        <w:t>a</w:t>
      </w:r>
      <w:r w:rsidR="00822BFA" w:rsidRPr="00027D30">
        <w:rPr>
          <w:lang w:val="en-US"/>
        </w:rPr>
        <w:t xml:space="preserve"> </w:t>
      </w:r>
      <w:r w:rsidR="00F26F27" w:rsidRPr="00027D30">
        <w:rPr>
          <w:lang w:val="en-US"/>
        </w:rPr>
        <w:t>system that silences non-Western voices and perspectives</w:t>
      </w:r>
      <w:r w:rsidR="00822BFA" w:rsidRPr="00027D30">
        <w:rPr>
          <w:lang w:val="en-US"/>
        </w:rPr>
        <w:t xml:space="preserve">. </w:t>
      </w:r>
      <w:r w:rsidR="00C54FC2" w:rsidRPr="00027D30">
        <w:rPr>
          <w:rFonts w:cs="Calibri"/>
          <w:lang w:val="en-US"/>
        </w:rPr>
        <w:t xml:space="preserve">Yet, how do we </w:t>
      </w:r>
      <w:r w:rsidR="000E4F3E" w:rsidRPr="00027D30">
        <w:rPr>
          <w:rFonts w:cs="Calibri"/>
          <w:lang w:val="en-US"/>
        </w:rPr>
        <w:t xml:space="preserve">successfully </w:t>
      </w:r>
      <w:proofErr w:type="spellStart"/>
      <w:r w:rsidR="00064151" w:rsidRPr="00027D30">
        <w:rPr>
          <w:rFonts w:cs="Calibri"/>
          <w:lang w:val="en-US"/>
        </w:rPr>
        <w:t>decolonis</w:t>
      </w:r>
      <w:r w:rsidR="00C54FC2" w:rsidRPr="00027D30">
        <w:rPr>
          <w:rFonts w:cs="Calibri"/>
          <w:lang w:val="en-US"/>
        </w:rPr>
        <w:t>e</w:t>
      </w:r>
      <w:proofErr w:type="spellEnd"/>
      <w:r w:rsidR="00C54FC2" w:rsidRPr="00027D30">
        <w:rPr>
          <w:rFonts w:cs="Calibri"/>
          <w:lang w:val="en-US"/>
        </w:rPr>
        <w:t xml:space="preserve"> our world-view</w:t>
      </w:r>
      <w:r w:rsidR="005E77BD">
        <w:rPr>
          <w:rFonts w:cs="Calibri"/>
          <w:lang w:val="en-US"/>
        </w:rPr>
        <w:t xml:space="preserve">, </w:t>
      </w:r>
      <w:r w:rsidR="009F5A38" w:rsidRPr="00027D30">
        <w:rPr>
          <w:rFonts w:cs="Calibri"/>
          <w:lang w:val="en-US"/>
        </w:rPr>
        <w:t>our teaching</w:t>
      </w:r>
      <w:r w:rsidR="00F26F27" w:rsidRPr="00027D30">
        <w:rPr>
          <w:rFonts w:cs="Calibri"/>
          <w:lang w:val="en-US"/>
        </w:rPr>
        <w:t xml:space="preserve"> </w:t>
      </w:r>
      <w:r w:rsidR="00C54FC2" w:rsidRPr="00027D30">
        <w:rPr>
          <w:rFonts w:cs="Calibri"/>
          <w:lang w:val="en-US"/>
        </w:rPr>
        <w:t>and</w:t>
      </w:r>
      <w:r w:rsidR="005E77BD">
        <w:rPr>
          <w:rFonts w:cs="Calibri"/>
          <w:lang w:val="en-US"/>
        </w:rPr>
        <w:t xml:space="preserve"> </w:t>
      </w:r>
      <w:r w:rsidR="000E4F3E" w:rsidRPr="00027D30">
        <w:rPr>
          <w:rFonts w:cs="Calibri"/>
          <w:lang w:val="en-US"/>
        </w:rPr>
        <w:t xml:space="preserve">our </w:t>
      </w:r>
      <w:r w:rsidR="009F5A38" w:rsidRPr="00027D30">
        <w:rPr>
          <w:rFonts w:cs="Calibri"/>
          <w:lang w:val="en-US"/>
        </w:rPr>
        <w:t xml:space="preserve">students’ </w:t>
      </w:r>
      <w:r w:rsidR="00C54FC2" w:rsidRPr="00027D30">
        <w:rPr>
          <w:rFonts w:cs="Calibri"/>
          <w:lang w:val="en-US"/>
        </w:rPr>
        <w:t>learnin</w:t>
      </w:r>
      <w:r w:rsidR="00F26F27" w:rsidRPr="00027D30">
        <w:rPr>
          <w:rFonts w:cs="Calibri"/>
          <w:lang w:val="en-US"/>
        </w:rPr>
        <w:t>g</w:t>
      </w:r>
      <w:r w:rsidR="000D7F52" w:rsidRPr="00027D30">
        <w:rPr>
          <w:rFonts w:cs="Calibri"/>
          <w:lang w:val="en-US"/>
        </w:rPr>
        <w:t>? C</w:t>
      </w:r>
      <w:r w:rsidR="00C54FC2" w:rsidRPr="00027D30">
        <w:rPr>
          <w:rFonts w:cs="Calibri"/>
          <w:lang w:val="en-US"/>
        </w:rPr>
        <w:t xml:space="preserve">ritics of reflexivity would argue that we can never have a complete understanding of the self </w:t>
      </w:r>
      <w:r w:rsidR="00C54FC2" w:rsidRPr="00027D30">
        <w:rPr>
          <w:rFonts w:cs="Calibri"/>
          <w:lang w:val="en-US"/>
        </w:rPr>
        <w:fldChar w:fldCharType="begin"/>
      </w:r>
      <w:r w:rsidR="00C54FC2" w:rsidRPr="00027D30">
        <w:rPr>
          <w:rFonts w:cs="Calibri"/>
          <w:lang w:val="en-US"/>
        </w:rPr>
        <w:instrText xml:space="preserve"> ADDIN EN.CITE &lt;EndNote&gt;&lt;Cite&gt;&lt;Author&gt;Rose&lt;/Author&gt;&lt;Year&gt;1997&lt;/Year&gt;&lt;RecNum&gt;417&lt;/RecNum&gt;&lt;DisplayText&gt;(Rose, 1997)&lt;/DisplayText&gt;&lt;record&gt;&lt;rec-number&gt;417&lt;/rec-number&gt;&lt;foreign-keys&gt;&lt;key app="EN" db-id="2r2ad5tz7tad26ep9fbvwtd22xd2appftfav" timestamp="1429140198"&gt;417&lt;/key&gt;&lt;/foreign-keys&gt;&lt;ref-type name="Journal Article"&gt;17&lt;/ref-type&gt;&lt;contributors&gt;&lt;authors&gt;&lt;author&gt;Rose, G&lt;/author&gt;&lt;/authors&gt;&lt;/contributors&gt;&lt;titles&gt;&lt;title&gt;Situating Knowledges: Positionality, Reflexivities and Other Tactics&lt;/title&gt;&lt;secondary-title&gt;Progress in Human Geography&lt;/secondary-title&gt;&lt;/titles&gt;&lt;periodical&gt;&lt;full-title&gt;Progress in Human Geography&lt;/full-title&gt;&lt;/periodical&gt;&lt;pages&gt;305-320&lt;/pages&gt;&lt;volume&gt;21&lt;/volume&gt;&lt;number&gt;3&lt;/number&gt;&lt;keywords&gt;&lt;keyword&gt;Reflexivity&lt;/keyword&gt;&lt;/keywords&gt;&lt;dates&gt;&lt;year&gt;1997&lt;/year&gt;&lt;pub-dates&gt;&lt;date&gt;September&lt;/date&gt;&lt;/pub-dates&gt;&lt;/dates&gt;&lt;urls&gt;&lt;/urls&gt;&lt;/record&gt;&lt;/Cite&gt;&lt;/EndNote&gt;</w:instrText>
      </w:r>
      <w:r w:rsidR="00C54FC2" w:rsidRPr="00027D30">
        <w:rPr>
          <w:rFonts w:cs="Calibri"/>
          <w:lang w:val="en-US"/>
        </w:rPr>
        <w:fldChar w:fldCharType="separate"/>
      </w:r>
      <w:r w:rsidR="00C54FC2" w:rsidRPr="00027D30">
        <w:rPr>
          <w:rFonts w:cs="Calibri"/>
          <w:noProof/>
          <w:lang w:val="en-US"/>
        </w:rPr>
        <w:t>(Rose, 1997)</w:t>
      </w:r>
      <w:r w:rsidR="00C54FC2" w:rsidRPr="00027D30">
        <w:rPr>
          <w:rFonts w:cs="Calibri"/>
          <w:lang w:val="en-US"/>
        </w:rPr>
        <w:fldChar w:fldCharType="end"/>
      </w:r>
      <w:r w:rsidR="00C54FC2" w:rsidRPr="00027D30">
        <w:rPr>
          <w:rFonts w:cs="Calibri"/>
          <w:lang w:val="en-US"/>
        </w:rPr>
        <w:t xml:space="preserve"> and there is always the chance that in reflexivity we are in fact o</w:t>
      </w:r>
      <w:r w:rsidR="008F180F" w:rsidRPr="00027D30">
        <w:rPr>
          <w:rFonts w:cs="Calibri"/>
          <w:lang w:val="en-US"/>
        </w:rPr>
        <w:t xml:space="preserve">nly reinforcing our </w:t>
      </w:r>
      <w:r w:rsidR="00F26F27" w:rsidRPr="00027D30">
        <w:rPr>
          <w:rFonts w:cs="Calibri"/>
          <w:lang w:val="en-US"/>
        </w:rPr>
        <w:t xml:space="preserve">own </w:t>
      </w:r>
      <w:r w:rsidR="008F180F" w:rsidRPr="00027D30">
        <w:rPr>
          <w:rFonts w:cs="Calibri"/>
          <w:lang w:val="en-US"/>
        </w:rPr>
        <w:t>world-views</w:t>
      </w:r>
      <w:r w:rsidR="000E4F3E" w:rsidRPr="00027D30">
        <w:rPr>
          <w:rFonts w:cs="Calibri"/>
          <w:lang w:val="en-US"/>
        </w:rPr>
        <w:t xml:space="preserve">. </w:t>
      </w:r>
      <w:r w:rsidR="00AE3280" w:rsidRPr="00027D30">
        <w:rPr>
          <w:rFonts w:cs="Calibri"/>
          <w:lang w:val="en-US"/>
        </w:rPr>
        <w:t xml:space="preserve">One answer is that we need to guard against a </w:t>
      </w:r>
      <w:r w:rsidR="005E77BD">
        <w:rPr>
          <w:rFonts w:cs="Calibri"/>
          <w:lang w:val="en-US"/>
        </w:rPr>
        <w:t>desire</w:t>
      </w:r>
      <w:r w:rsidR="005E77BD" w:rsidRPr="00027D30">
        <w:rPr>
          <w:rFonts w:cs="Calibri"/>
          <w:lang w:val="en-US"/>
        </w:rPr>
        <w:t xml:space="preserve"> </w:t>
      </w:r>
      <w:r w:rsidR="00AE3280" w:rsidRPr="00027D30">
        <w:rPr>
          <w:rFonts w:cs="Calibri"/>
          <w:lang w:val="en-US"/>
        </w:rPr>
        <w:t>for closure</w:t>
      </w:r>
      <w:r w:rsidR="000767A6">
        <w:rPr>
          <w:rFonts w:cs="Calibri"/>
          <w:lang w:val="en-US"/>
        </w:rPr>
        <w:t xml:space="preserve"> or completeness</w:t>
      </w:r>
      <w:r w:rsidR="00AE3280" w:rsidRPr="00027D30">
        <w:rPr>
          <w:rFonts w:cs="Calibri"/>
          <w:lang w:val="en-US"/>
        </w:rPr>
        <w:t xml:space="preserve"> (</w:t>
      </w:r>
      <w:r w:rsidR="000D7F52" w:rsidRPr="00027D30">
        <w:rPr>
          <w:rFonts w:cs="Calibri"/>
          <w:lang w:val="en-US"/>
        </w:rPr>
        <w:t>Nakata</w:t>
      </w:r>
      <w:r w:rsidR="00AE3280" w:rsidRPr="00027D30">
        <w:rPr>
          <w:rFonts w:cs="Calibri"/>
          <w:lang w:val="en-US"/>
        </w:rPr>
        <w:t xml:space="preserve"> et al. </w:t>
      </w:r>
      <w:r w:rsidR="000E4F3E" w:rsidRPr="00027D30">
        <w:rPr>
          <w:rFonts w:cs="Calibri"/>
          <w:lang w:val="en-US"/>
        </w:rPr>
        <w:t>2012)</w:t>
      </w:r>
      <w:r w:rsidR="00AE3280" w:rsidRPr="00027D30">
        <w:rPr>
          <w:rFonts w:cs="Calibri"/>
          <w:lang w:val="en-US"/>
        </w:rPr>
        <w:t xml:space="preserve"> and </w:t>
      </w:r>
      <w:r w:rsidR="000D7F52" w:rsidRPr="00027D30">
        <w:rPr>
          <w:rFonts w:cs="Calibri"/>
          <w:lang w:val="en-US"/>
        </w:rPr>
        <w:t xml:space="preserve">instead </w:t>
      </w:r>
      <w:r w:rsidR="000E4F3E" w:rsidRPr="00027D30">
        <w:rPr>
          <w:rFonts w:cs="Calibri"/>
          <w:lang w:val="en-US"/>
        </w:rPr>
        <w:t xml:space="preserve">work at </w:t>
      </w:r>
      <w:r w:rsidR="003E0F58" w:rsidRPr="00027D30">
        <w:rPr>
          <w:rFonts w:cs="Calibri"/>
          <w:lang w:val="en-US"/>
        </w:rPr>
        <w:t>this</w:t>
      </w:r>
      <w:r w:rsidR="000E4F3E" w:rsidRPr="00027D30">
        <w:rPr>
          <w:rFonts w:cs="Calibri"/>
          <w:lang w:val="en-US"/>
        </w:rPr>
        <w:t xml:space="preserve"> cultural interface </w:t>
      </w:r>
      <w:r w:rsidR="00AE3280" w:rsidRPr="00027D30">
        <w:rPr>
          <w:rFonts w:cs="Calibri"/>
          <w:lang w:val="en-US"/>
        </w:rPr>
        <w:t>with</w:t>
      </w:r>
      <w:r w:rsidR="000E4F3E" w:rsidRPr="00027D30">
        <w:rPr>
          <w:rFonts w:cs="Calibri"/>
          <w:lang w:val="en-US"/>
        </w:rPr>
        <w:t xml:space="preserve"> </w:t>
      </w:r>
      <w:r w:rsidR="000D7F52" w:rsidRPr="00027D30">
        <w:rPr>
          <w:rFonts w:cs="Calibri"/>
          <w:lang w:val="en-US"/>
        </w:rPr>
        <w:t xml:space="preserve">an appreciation </w:t>
      </w:r>
      <w:r w:rsidR="00AE3280" w:rsidRPr="00027D30">
        <w:rPr>
          <w:rFonts w:cs="Calibri"/>
          <w:lang w:val="en-US"/>
        </w:rPr>
        <w:t>for</w:t>
      </w:r>
      <w:r w:rsidR="003E0F58" w:rsidRPr="00027D30">
        <w:rPr>
          <w:rFonts w:cs="Calibri"/>
          <w:lang w:val="en-US"/>
        </w:rPr>
        <w:t xml:space="preserve"> </w:t>
      </w:r>
      <w:r w:rsidR="000D7F52" w:rsidRPr="00027D30">
        <w:rPr>
          <w:rFonts w:cs="Calibri"/>
          <w:lang w:val="en-US"/>
        </w:rPr>
        <w:t xml:space="preserve">the complexity </w:t>
      </w:r>
      <w:r w:rsidR="000E4F3E" w:rsidRPr="00027D30">
        <w:rPr>
          <w:rFonts w:cs="Calibri"/>
          <w:lang w:val="en-US"/>
        </w:rPr>
        <w:t>of this work</w:t>
      </w:r>
      <w:r w:rsidR="003E0F58" w:rsidRPr="00027D30">
        <w:rPr>
          <w:rFonts w:cs="Calibri"/>
          <w:lang w:val="en-US"/>
        </w:rPr>
        <w:t xml:space="preserve"> </w:t>
      </w:r>
      <w:r w:rsidR="002506FE" w:rsidRPr="00027D30">
        <w:rPr>
          <w:rFonts w:cs="Calibri"/>
          <w:lang w:val="en-US"/>
        </w:rPr>
        <w:t xml:space="preserve">and </w:t>
      </w:r>
      <w:r w:rsidR="005E77BD">
        <w:rPr>
          <w:rFonts w:cs="Calibri"/>
          <w:lang w:val="en-US"/>
        </w:rPr>
        <w:t xml:space="preserve">to </w:t>
      </w:r>
      <w:r w:rsidR="00AE3280" w:rsidRPr="00027D30">
        <w:rPr>
          <w:rFonts w:cs="Calibri"/>
          <w:lang w:val="en-US"/>
        </w:rPr>
        <w:t xml:space="preserve">do our best to </w:t>
      </w:r>
      <w:r w:rsidR="002506FE" w:rsidRPr="00027D30">
        <w:rPr>
          <w:rFonts w:cs="Calibri"/>
          <w:lang w:val="en-US"/>
        </w:rPr>
        <w:t>resist</w:t>
      </w:r>
      <w:r w:rsidR="00A9748E" w:rsidRPr="00027D30">
        <w:rPr>
          <w:rFonts w:cs="Calibri"/>
          <w:lang w:val="en-US"/>
        </w:rPr>
        <w:t xml:space="preserve"> </w:t>
      </w:r>
      <w:r w:rsidR="002506FE" w:rsidRPr="00027D30">
        <w:rPr>
          <w:rFonts w:cs="Calibri"/>
          <w:lang w:val="en-US"/>
        </w:rPr>
        <w:t>demand</w:t>
      </w:r>
      <w:r w:rsidR="00AE3280" w:rsidRPr="00027D30">
        <w:rPr>
          <w:rFonts w:cs="Calibri"/>
          <w:lang w:val="en-US"/>
        </w:rPr>
        <w:t>s for</w:t>
      </w:r>
      <w:r w:rsidR="002506FE" w:rsidRPr="00027D30">
        <w:rPr>
          <w:rFonts w:cs="Calibri"/>
          <w:lang w:val="en-US"/>
        </w:rPr>
        <w:t xml:space="preserve"> </w:t>
      </w:r>
      <w:r w:rsidR="005C2383" w:rsidRPr="00027D30">
        <w:rPr>
          <w:rFonts w:cs="Calibri"/>
          <w:lang w:val="en-US"/>
        </w:rPr>
        <w:t xml:space="preserve">quick solutions and </w:t>
      </w:r>
      <w:r w:rsidR="00D5476F" w:rsidRPr="00027D30">
        <w:rPr>
          <w:rFonts w:cs="Calibri"/>
          <w:lang w:val="en-US"/>
        </w:rPr>
        <w:t xml:space="preserve">immediate </w:t>
      </w:r>
      <w:r w:rsidR="002506FE" w:rsidRPr="00027D30">
        <w:rPr>
          <w:rFonts w:cs="Calibri"/>
          <w:lang w:val="en-US"/>
        </w:rPr>
        <w:t>results</w:t>
      </w:r>
      <w:r w:rsidR="000D7F52" w:rsidRPr="00027D30">
        <w:rPr>
          <w:rFonts w:cs="Calibri"/>
          <w:lang w:val="en-US"/>
        </w:rPr>
        <w:t xml:space="preserve">. </w:t>
      </w:r>
    </w:p>
    <w:p w14:paraId="61B8F83B" w14:textId="77777777" w:rsidR="00D82CD7" w:rsidRPr="00027D30" w:rsidRDefault="00D82CD7" w:rsidP="00855760"/>
    <w:p w14:paraId="1017D0D8" w14:textId="77777777" w:rsidR="009B3580" w:rsidRPr="00027D30" w:rsidRDefault="009B3580" w:rsidP="009B3580">
      <w:pPr>
        <w:pStyle w:val="Conf-ReferenceHeader"/>
      </w:pPr>
      <w:r w:rsidRPr="00027D30">
        <w:t>References</w:t>
      </w:r>
    </w:p>
    <w:p w14:paraId="7CB3A709" w14:textId="77777777" w:rsidR="009C73EE" w:rsidRPr="00027D30" w:rsidRDefault="009C73EE" w:rsidP="009C73EE">
      <w:pPr>
        <w:pStyle w:val="Conf-References"/>
      </w:pPr>
      <w:proofErr w:type="spellStart"/>
      <w:r w:rsidRPr="00027D30">
        <w:t>Adorno</w:t>
      </w:r>
      <w:proofErr w:type="spellEnd"/>
      <w:r w:rsidRPr="00027D30">
        <w:t xml:space="preserve">, T. (2005). </w:t>
      </w:r>
      <w:r w:rsidRPr="00027D30">
        <w:rPr>
          <w:iCs/>
        </w:rPr>
        <w:t>Critical Models</w:t>
      </w:r>
      <w:r w:rsidRPr="00027D30">
        <w:t>. New York, NY: Columbia University Press.</w:t>
      </w:r>
    </w:p>
    <w:p w14:paraId="131C09CB" w14:textId="77777777" w:rsidR="000059E8" w:rsidRDefault="000059E8" w:rsidP="009E2AE0">
      <w:pPr>
        <w:pStyle w:val="Conf-References"/>
      </w:pPr>
      <w:proofErr w:type="gramStart"/>
      <w:r w:rsidRPr="00027D30">
        <w:t>Ahern, A., O’Connor, T.,</w:t>
      </w:r>
      <w:r w:rsidR="00774CEC" w:rsidRPr="00027D30">
        <w:t xml:space="preserve"> </w:t>
      </w:r>
      <w:proofErr w:type="spellStart"/>
      <w:r w:rsidR="00774CEC" w:rsidRPr="00027D30">
        <w:t>McRuairc</w:t>
      </w:r>
      <w:proofErr w:type="spellEnd"/>
      <w:r w:rsidR="00774CEC" w:rsidRPr="00027D30">
        <w:t>, G., McNamara, M. &amp; O’</w:t>
      </w:r>
      <w:r w:rsidRPr="00027D30">
        <w:t>Donnell, D. (2012).</w:t>
      </w:r>
      <w:proofErr w:type="gramEnd"/>
      <w:r w:rsidRPr="00027D30">
        <w:t xml:space="preserve"> </w:t>
      </w:r>
      <w:proofErr w:type="gramStart"/>
      <w:r w:rsidRPr="00027D30">
        <w:t xml:space="preserve">Critical thinking in the university curriculum – the impact on engineering education, European Journal of Engineering Education, </w:t>
      </w:r>
      <w:r w:rsidR="00E63814" w:rsidRPr="00027D30">
        <w:t>37(</w:t>
      </w:r>
      <w:r w:rsidRPr="00027D30">
        <w:t>2</w:t>
      </w:r>
      <w:r w:rsidR="00E63814" w:rsidRPr="00027D30">
        <w:t>)</w:t>
      </w:r>
      <w:r w:rsidRPr="00027D30">
        <w:t>, 125-132.</w:t>
      </w:r>
      <w:proofErr w:type="gramEnd"/>
    </w:p>
    <w:p w14:paraId="35B07E99" w14:textId="77777777" w:rsidR="009C73EE" w:rsidRDefault="009C73EE" w:rsidP="009C73EE">
      <w:pPr>
        <w:pStyle w:val="Conf-References"/>
      </w:pPr>
      <w:proofErr w:type="spellStart"/>
      <w:r w:rsidRPr="00027D30">
        <w:t>Argyris</w:t>
      </w:r>
      <w:proofErr w:type="spellEnd"/>
      <w:r w:rsidRPr="00027D30">
        <w:t xml:space="preserve">, C., &amp; </w:t>
      </w:r>
      <w:proofErr w:type="spellStart"/>
      <w:r w:rsidRPr="00027D30">
        <w:t>Shön</w:t>
      </w:r>
      <w:proofErr w:type="spellEnd"/>
      <w:r w:rsidRPr="00027D30">
        <w:t xml:space="preserve">, D. (1974). </w:t>
      </w:r>
      <w:r w:rsidR="00A86A88" w:rsidRPr="00027D30">
        <w:rPr>
          <w:iCs/>
        </w:rPr>
        <w:t>Theory in Practice: Increasing P</w:t>
      </w:r>
      <w:r w:rsidRPr="00027D30">
        <w:rPr>
          <w:iCs/>
        </w:rPr>
        <w:t xml:space="preserve">rofessional </w:t>
      </w:r>
      <w:r w:rsidR="00A86A88" w:rsidRPr="00027D30">
        <w:rPr>
          <w:iCs/>
        </w:rPr>
        <w:t>E</w:t>
      </w:r>
      <w:r w:rsidRPr="00027D30">
        <w:rPr>
          <w:iCs/>
        </w:rPr>
        <w:t>ffectiveness</w:t>
      </w:r>
      <w:r w:rsidRPr="00027D30">
        <w:t xml:space="preserve">.  San Francisco: </w:t>
      </w:r>
      <w:proofErr w:type="spellStart"/>
      <w:r w:rsidRPr="00027D30">
        <w:t>Jossey</w:t>
      </w:r>
      <w:proofErr w:type="spellEnd"/>
      <w:r w:rsidRPr="00027D30">
        <w:t xml:space="preserve"> Bass.</w:t>
      </w:r>
    </w:p>
    <w:p w14:paraId="4EF582DB" w14:textId="77777777" w:rsidR="007062C4" w:rsidRDefault="007062C4" w:rsidP="006E797B">
      <w:pPr>
        <w:pStyle w:val="Conf-References"/>
      </w:pPr>
      <w:proofErr w:type="spellStart"/>
      <w:proofErr w:type="gramStart"/>
      <w:r w:rsidRPr="00027D30">
        <w:t>Battiste</w:t>
      </w:r>
      <w:proofErr w:type="spellEnd"/>
      <w:r w:rsidRPr="00027D30">
        <w:t xml:space="preserve">, M., &amp; </w:t>
      </w:r>
      <w:r w:rsidR="006C714B" w:rsidRPr="00027D30">
        <w:t xml:space="preserve">Youngblood </w:t>
      </w:r>
      <w:r w:rsidRPr="00027D30">
        <w:t>Henderson, J. (</w:t>
      </w:r>
      <w:r w:rsidR="004940CC" w:rsidRPr="00027D30">
        <w:t>2009).</w:t>
      </w:r>
      <w:proofErr w:type="gramEnd"/>
      <w:r w:rsidR="004940CC" w:rsidRPr="00027D30">
        <w:t xml:space="preserve"> Naturalizing Indigenous knowledge in </w:t>
      </w:r>
      <w:proofErr w:type="spellStart"/>
      <w:proofErr w:type="gramStart"/>
      <w:r w:rsidR="004940CC" w:rsidRPr="00027D30">
        <w:t>eurocentric</w:t>
      </w:r>
      <w:proofErr w:type="spellEnd"/>
      <w:proofErr w:type="gramEnd"/>
      <w:r w:rsidR="004940CC" w:rsidRPr="00027D30">
        <w:t xml:space="preserve"> e</w:t>
      </w:r>
      <w:r w:rsidRPr="00027D30">
        <w:t xml:space="preserve">ducation. </w:t>
      </w:r>
      <w:proofErr w:type="gramStart"/>
      <w:r w:rsidRPr="00027D30">
        <w:rPr>
          <w:iCs/>
        </w:rPr>
        <w:t>Canadian Journal of Native Education, 32</w:t>
      </w:r>
      <w:r w:rsidRPr="00027D30">
        <w:t>(1), 5-18.</w:t>
      </w:r>
      <w:proofErr w:type="gramEnd"/>
    </w:p>
    <w:p w14:paraId="00D50017" w14:textId="77777777" w:rsidR="009C73EE" w:rsidRPr="00027D30" w:rsidRDefault="009C73EE" w:rsidP="009C73EE">
      <w:pPr>
        <w:pStyle w:val="Conf-References"/>
      </w:pPr>
      <w:proofErr w:type="gramStart"/>
      <w:r w:rsidRPr="00027D30">
        <w:t>Case, J. (2015).</w:t>
      </w:r>
      <w:proofErr w:type="gramEnd"/>
      <w:r w:rsidRPr="00027D30">
        <w:t xml:space="preserve"> Higher education and social justice: Asking the education questions. Keynote, Higher Education Close Up 8,</w:t>
      </w:r>
      <w:r w:rsidR="007F3C79" w:rsidRPr="00027D30">
        <w:t xml:space="preserve"> Lancaster UK, 18-20 July 2016</w:t>
      </w:r>
      <w:r w:rsidR="007F3C79" w:rsidRPr="00100FD9">
        <w:t xml:space="preserve">. </w:t>
      </w:r>
      <w:hyperlink r:id="rId8" w:history="1">
        <w:r w:rsidR="007F3C79" w:rsidRPr="00100FD9">
          <w:rPr>
            <w:rStyle w:val="Hyperlink"/>
            <w:color w:val="auto"/>
            <w:u w:val="none"/>
          </w:rPr>
          <w:t>http://www.lancaster.ac.uk/fass/events/hecu8/keynote.htm</w:t>
        </w:r>
      </w:hyperlink>
      <w:r w:rsidR="007F3C79" w:rsidRPr="00027D30">
        <w:t xml:space="preserve"> [viewed 2 February 2016].</w:t>
      </w:r>
    </w:p>
    <w:p w14:paraId="06713220" w14:textId="77777777" w:rsidR="003E0806" w:rsidRPr="00027D30" w:rsidRDefault="003E0806" w:rsidP="003E0806">
      <w:pPr>
        <w:pStyle w:val="Conf-References"/>
        <w:rPr>
          <w:rFonts w:ascii="Times" w:hAnsi="Times" w:cs="Times"/>
          <w:sz w:val="24"/>
          <w:szCs w:val="24"/>
          <w:lang w:eastAsia="en-GB"/>
        </w:rPr>
      </w:pPr>
      <w:proofErr w:type="spellStart"/>
      <w:r w:rsidRPr="00027D30">
        <w:rPr>
          <w:lang w:eastAsia="en-GB"/>
        </w:rPr>
        <w:t>Fook</w:t>
      </w:r>
      <w:proofErr w:type="spellEnd"/>
      <w:r w:rsidRPr="00027D30">
        <w:rPr>
          <w:lang w:eastAsia="en-GB"/>
        </w:rPr>
        <w:t xml:space="preserve">, J., White, S., &amp; Gardner, F. (2006). Critical reflection: A review of contemporary literature and understandings. In S. White, J. </w:t>
      </w:r>
      <w:proofErr w:type="spellStart"/>
      <w:r w:rsidRPr="00027D30">
        <w:rPr>
          <w:lang w:eastAsia="en-GB"/>
        </w:rPr>
        <w:t>Fook</w:t>
      </w:r>
      <w:proofErr w:type="spellEnd"/>
      <w:r w:rsidRPr="00027D30">
        <w:rPr>
          <w:lang w:eastAsia="en-GB"/>
        </w:rPr>
        <w:t xml:space="preserve">, &amp; F. Gardner (Eds.) </w:t>
      </w:r>
      <w:proofErr w:type="gramStart"/>
      <w:r w:rsidRPr="00027D30">
        <w:rPr>
          <w:rFonts w:ascii="Times" w:hAnsi="Times" w:cs="Times"/>
          <w:iCs/>
          <w:lang w:eastAsia="en-GB"/>
        </w:rPr>
        <w:t xml:space="preserve">Critical reflection in health and social care </w:t>
      </w:r>
      <w:r w:rsidRPr="00027D30">
        <w:rPr>
          <w:lang w:eastAsia="en-GB"/>
        </w:rPr>
        <w:t>(pp. 105-132)</w:t>
      </w:r>
      <w:r w:rsidRPr="00027D30">
        <w:rPr>
          <w:rFonts w:ascii="Times" w:hAnsi="Times" w:cs="Times"/>
          <w:i/>
          <w:iCs/>
          <w:lang w:eastAsia="en-GB"/>
        </w:rPr>
        <w:t>.</w:t>
      </w:r>
      <w:proofErr w:type="gramEnd"/>
      <w:r w:rsidRPr="00027D30">
        <w:rPr>
          <w:rFonts w:ascii="Times" w:hAnsi="Times" w:cs="Times"/>
          <w:i/>
          <w:iCs/>
          <w:lang w:eastAsia="en-GB"/>
        </w:rPr>
        <w:t xml:space="preserve"> </w:t>
      </w:r>
      <w:r w:rsidRPr="00027D30">
        <w:rPr>
          <w:lang w:eastAsia="en-GB"/>
        </w:rPr>
        <w:t xml:space="preserve">Maidenhead: Open University Press. </w:t>
      </w:r>
    </w:p>
    <w:p w14:paraId="3F9C98D8" w14:textId="77777777" w:rsidR="009C73EE" w:rsidRPr="00027D30" w:rsidRDefault="009C73EE" w:rsidP="009C73EE">
      <w:pPr>
        <w:pStyle w:val="Conf-References"/>
      </w:pPr>
      <w:proofErr w:type="spellStart"/>
      <w:r w:rsidRPr="00027D30">
        <w:t>Fricker</w:t>
      </w:r>
      <w:proofErr w:type="spellEnd"/>
      <w:r w:rsidRPr="00027D30">
        <w:t xml:space="preserve">, M. (2007). </w:t>
      </w:r>
      <w:r w:rsidR="00A86A88" w:rsidRPr="00027D30">
        <w:rPr>
          <w:iCs/>
        </w:rPr>
        <w:t>Epistemic Injustice: Power and the Ethics of K</w:t>
      </w:r>
      <w:r w:rsidRPr="00027D30">
        <w:rPr>
          <w:iCs/>
        </w:rPr>
        <w:t>nowing</w:t>
      </w:r>
      <w:r w:rsidRPr="00027D30">
        <w:t xml:space="preserve">. Oxford: Oxford University Press. </w:t>
      </w:r>
    </w:p>
    <w:p w14:paraId="75A063AD" w14:textId="77777777" w:rsidR="000C4CC8" w:rsidRPr="00027D30" w:rsidRDefault="000C4CC8" w:rsidP="000C4CC8">
      <w:pPr>
        <w:pStyle w:val="Conf-References"/>
        <w:rPr>
          <w:lang w:eastAsia="en-GB"/>
        </w:rPr>
      </w:pPr>
      <w:r w:rsidRPr="00027D30">
        <w:rPr>
          <w:lang w:eastAsia="en-GB"/>
        </w:rPr>
        <w:t xml:space="preserve">Gordon, L. (2006). </w:t>
      </w:r>
      <w:r w:rsidR="00A86A88" w:rsidRPr="00027D30">
        <w:rPr>
          <w:rFonts w:ascii="Times" w:hAnsi="Times" w:cs="Times"/>
          <w:iCs/>
          <w:lang w:eastAsia="en-GB"/>
        </w:rPr>
        <w:t>Disciplinary Decadence: Living T</w:t>
      </w:r>
      <w:r w:rsidRPr="00027D30">
        <w:rPr>
          <w:rFonts w:ascii="Times" w:hAnsi="Times" w:cs="Times"/>
          <w:iCs/>
          <w:lang w:eastAsia="en-GB"/>
        </w:rPr>
        <w:t>hought</w:t>
      </w:r>
      <w:r w:rsidR="00A86A88" w:rsidRPr="00027D30">
        <w:rPr>
          <w:rFonts w:ascii="Times" w:hAnsi="Times" w:cs="Times"/>
          <w:iCs/>
          <w:lang w:eastAsia="en-GB"/>
        </w:rPr>
        <w:t xml:space="preserve"> in Trying T</w:t>
      </w:r>
      <w:r w:rsidRPr="00027D30">
        <w:rPr>
          <w:rFonts w:ascii="Times" w:hAnsi="Times" w:cs="Times"/>
          <w:iCs/>
          <w:lang w:eastAsia="en-GB"/>
        </w:rPr>
        <w:t xml:space="preserve">imes. </w:t>
      </w:r>
      <w:r w:rsidRPr="00027D30">
        <w:rPr>
          <w:lang w:eastAsia="en-GB"/>
        </w:rPr>
        <w:t xml:space="preserve">Boulder, London: Paradigm Publishers. </w:t>
      </w:r>
    </w:p>
    <w:p w14:paraId="251CD032" w14:textId="77777777" w:rsidR="008771A6" w:rsidRPr="00027D30" w:rsidRDefault="008771A6" w:rsidP="00A26786">
      <w:pPr>
        <w:pStyle w:val="Conf-References"/>
        <w:rPr>
          <w:rFonts w:ascii="Times" w:hAnsi="Times" w:cs="Times"/>
          <w:lang w:eastAsia="en-GB"/>
        </w:rPr>
      </w:pPr>
      <w:r w:rsidRPr="00027D30">
        <w:rPr>
          <w:lang w:eastAsia="en-GB"/>
        </w:rPr>
        <w:t>Harvey, A., Russell-Mundine, G., &amp; Hoving, E. (2016). Modelling interdisciplinary collaboration to build cultural competence and academic literacy</w:t>
      </w:r>
      <w:r w:rsidR="00A26786" w:rsidRPr="00027D30">
        <w:rPr>
          <w:lang w:eastAsia="en-GB"/>
        </w:rPr>
        <w:t>.</w:t>
      </w:r>
      <w:r w:rsidRPr="00027D30">
        <w:rPr>
          <w:lang w:eastAsia="en-GB"/>
        </w:rPr>
        <w:t xml:space="preserve"> </w:t>
      </w:r>
      <w:proofErr w:type="gramStart"/>
      <w:r w:rsidRPr="00027D30">
        <w:rPr>
          <w:lang w:eastAsia="en-GB"/>
        </w:rPr>
        <w:t xml:space="preserve">Journal of Academic Language and Learning, </w:t>
      </w:r>
      <w:r w:rsidR="00137586" w:rsidRPr="00027D30">
        <w:rPr>
          <w:lang w:eastAsia="en-GB"/>
        </w:rPr>
        <w:t>10</w:t>
      </w:r>
      <w:r w:rsidRPr="00027D30">
        <w:rPr>
          <w:lang w:eastAsia="en-GB"/>
        </w:rPr>
        <w:t>(1), A101-A117</w:t>
      </w:r>
      <w:r w:rsidR="00A26786" w:rsidRPr="00027D30">
        <w:rPr>
          <w:lang w:eastAsia="en-GB"/>
        </w:rPr>
        <w:t>.</w:t>
      </w:r>
      <w:proofErr w:type="gramEnd"/>
    </w:p>
    <w:p w14:paraId="5D6BDAD0" w14:textId="77777777" w:rsidR="009C73EE" w:rsidRPr="00027D30" w:rsidRDefault="009C73EE" w:rsidP="009C73EE">
      <w:pPr>
        <w:pStyle w:val="Conf-References"/>
      </w:pPr>
      <w:proofErr w:type="spellStart"/>
      <w:r w:rsidRPr="00027D30">
        <w:t>Honneth</w:t>
      </w:r>
      <w:proofErr w:type="spellEnd"/>
      <w:r w:rsidRPr="00027D30">
        <w:t xml:space="preserve">, A. (2007). </w:t>
      </w:r>
      <w:r w:rsidR="00A86A88" w:rsidRPr="00027D30">
        <w:rPr>
          <w:iCs/>
        </w:rPr>
        <w:t>Disrespect: The Normative Foundations of Critical T</w:t>
      </w:r>
      <w:r w:rsidRPr="00027D30">
        <w:rPr>
          <w:iCs/>
        </w:rPr>
        <w:t>heory</w:t>
      </w:r>
      <w:r w:rsidRPr="00027D30">
        <w:t>. Cambridge: Polity Press.</w:t>
      </w:r>
    </w:p>
    <w:p w14:paraId="0DB656CD" w14:textId="77777777" w:rsidR="00211D9F" w:rsidRPr="00027D30" w:rsidRDefault="00211D9F" w:rsidP="007062C4">
      <w:pPr>
        <w:pStyle w:val="Conf-References"/>
      </w:pPr>
      <w:r w:rsidRPr="00027D30">
        <w:t xml:space="preserve">Jones, A. (2009). Redisciplining generic attributes: The disciplinary context in focus. </w:t>
      </w:r>
      <w:proofErr w:type="gramStart"/>
      <w:r w:rsidRPr="00027D30">
        <w:t>Studies in Higher Education, 34(1), 85-100.</w:t>
      </w:r>
      <w:proofErr w:type="gramEnd"/>
    </w:p>
    <w:p w14:paraId="272CA5E7" w14:textId="77777777" w:rsidR="004B5553" w:rsidRDefault="004B5553" w:rsidP="004B5553">
      <w:pPr>
        <w:pStyle w:val="Conf-References"/>
      </w:pPr>
      <w:proofErr w:type="spellStart"/>
      <w:r w:rsidRPr="00027D30">
        <w:t>Kahlke</w:t>
      </w:r>
      <w:proofErr w:type="spellEnd"/>
      <w:r w:rsidRPr="00027D30">
        <w:t>, R. &amp; White, J. (2013). Critical thinking in health sciences education: Considering “three waves”, Creative Education, 4(12A), 21-29.</w:t>
      </w:r>
    </w:p>
    <w:p w14:paraId="06ADF491" w14:textId="77777777" w:rsidR="009E2AE0" w:rsidRPr="00027D30" w:rsidRDefault="009E2AE0" w:rsidP="009E2AE0">
      <w:pPr>
        <w:pStyle w:val="Conf-References"/>
      </w:pPr>
      <w:r w:rsidRPr="00027D30">
        <w:t>Larkin, S. (2013). Indigenous Standpoint and University Corporate Identity: transforming an organisational culture. In R. Craven &amp; J. Mooney (Eds.), Seeding success in Indigenous Australian Higher Education, Diversity in Education (Vol. 14). Bingley: Emerald Books.</w:t>
      </w:r>
    </w:p>
    <w:p w14:paraId="44027A79" w14:textId="77777777" w:rsidR="009C73EE" w:rsidRPr="00027D30" w:rsidRDefault="009C73EE" w:rsidP="007F3C79">
      <w:pPr>
        <w:pStyle w:val="Conf-References"/>
      </w:pPr>
      <w:r w:rsidRPr="00027D30">
        <w:t xml:space="preserve">McArthur, J. (2015). From close-up </w:t>
      </w:r>
      <w:proofErr w:type="gramStart"/>
      <w:r w:rsidRPr="00027D30">
        <w:t>to</w:t>
      </w:r>
      <w:proofErr w:type="gramEnd"/>
      <w:r w:rsidRPr="00027D30">
        <w:t xml:space="preserve"> far, far away: The mediating role of social justice? Keynote, Higher Education Close Up 8,</w:t>
      </w:r>
      <w:r w:rsidR="007F3C79" w:rsidRPr="00027D30">
        <w:t xml:space="preserve"> Lancaster UK, 18-20 July 2016. </w:t>
      </w:r>
      <w:hyperlink r:id="rId9" w:history="1">
        <w:r w:rsidR="007F3C79" w:rsidRPr="00100FD9">
          <w:rPr>
            <w:rStyle w:val="Hyperlink"/>
            <w:color w:val="auto"/>
            <w:u w:val="none"/>
          </w:rPr>
          <w:t>http://www.lancaster.ac.uk/fass/events/hecu8/keynote.htm</w:t>
        </w:r>
      </w:hyperlink>
      <w:r w:rsidR="007F3C79" w:rsidRPr="00027D30">
        <w:t xml:space="preserve"> [viewed </w:t>
      </w:r>
      <w:r w:rsidRPr="00027D30">
        <w:t>2 February, 2016</w:t>
      </w:r>
      <w:r w:rsidR="007F3C79" w:rsidRPr="00027D30">
        <w:t>].</w:t>
      </w:r>
    </w:p>
    <w:p w14:paraId="2E214508" w14:textId="77777777" w:rsidR="00A93913" w:rsidRPr="00027D30" w:rsidRDefault="00A93913" w:rsidP="009C73EE">
      <w:pPr>
        <w:pStyle w:val="Conf-References"/>
      </w:pPr>
      <w:r w:rsidRPr="00027D30">
        <w:t xml:space="preserve">McLaughlin, J. &amp; </w:t>
      </w:r>
      <w:proofErr w:type="spellStart"/>
      <w:r w:rsidRPr="00027D30">
        <w:t>Whatman</w:t>
      </w:r>
      <w:proofErr w:type="spellEnd"/>
      <w:r w:rsidRPr="00027D30">
        <w:t xml:space="preserve">, S. (2008). Embedding university perspectives in university teaching and learning: Lessons learnt and possibilities for reforming/decolonising curriculum. In </w:t>
      </w:r>
      <w:r w:rsidR="00731B3C" w:rsidRPr="00027D30">
        <w:t>R. Heber (E</w:t>
      </w:r>
      <w:r w:rsidRPr="00027D30">
        <w:t>d</w:t>
      </w:r>
      <w:r w:rsidR="002B54FA" w:rsidRPr="00027D30">
        <w:t>.)</w:t>
      </w:r>
      <w:r w:rsidR="00731B3C" w:rsidRPr="00027D30">
        <w:t>,</w:t>
      </w:r>
      <w:r w:rsidR="002B54FA" w:rsidRPr="00027D30">
        <w:t xml:space="preserve"> </w:t>
      </w:r>
      <w:r w:rsidR="00A86A88" w:rsidRPr="00027D30">
        <w:t>Indigenous E</w:t>
      </w:r>
      <w:r w:rsidR="002B54FA" w:rsidRPr="00027D30">
        <w:t xml:space="preserve">ducation: Asia/Pacific. </w:t>
      </w:r>
      <w:r w:rsidR="00731B3C" w:rsidRPr="00027D30">
        <w:t>(</w:t>
      </w:r>
      <w:proofErr w:type="gramStart"/>
      <w:r w:rsidR="00731B3C" w:rsidRPr="00027D30">
        <w:t>pp</w:t>
      </w:r>
      <w:proofErr w:type="gramEnd"/>
      <w:r w:rsidR="00731B3C" w:rsidRPr="00027D30">
        <w:t xml:space="preserve">. 123-146). Regina, Saskatchewan: </w:t>
      </w:r>
      <w:r w:rsidR="002B54FA" w:rsidRPr="00027D30">
        <w:t>Indigenous Studies Research Centre, First Nations University</w:t>
      </w:r>
      <w:r w:rsidR="00731B3C" w:rsidRPr="00027D30">
        <w:t xml:space="preserve"> of Canada.</w:t>
      </w:r>
    </w:p>
    <w:p w14:paraId="4D620BE9" w14:textId="77777777" w:rsidR="009C73EE" w:rsidRPr="00027D30" w:rsidRDefault="009C73EE" w:rsidP="009C73EE">
      <w:pPr>
        <w:pStyle w:val="Conf-References"/>
      </w:pPr>
      <w:r w:rsidRPr="00027D30">
        <w:t xml:space="preserve">McLean, M. (2015). </w:t>
      </w:r>
      <w:proofErr w:type="gramStart"/>
      <w:r w:rsidRPr="00027D30">
        <w:t>Close-up higher education research to investigate epistemic in/justice.</w:t>
      </w:r>
      <w:proofErr w:type="gramEnd"/>
      <w:r w:rsidRPr="00027D30">
        <w:t xml:space="preserve"> Keynote, Higher Education Close Up 8, Lancaster UK, 18-20 July 2016. </w:t>
      </w:r>
      <w:hyperlink r:id="rId10" w:history="1">
        <w:r w:rsidR="007F3C79" w:rsidRPr="00100FD9">
          <w:rPr>
            <w:rStyle w:val="Hyperlink"/>
            <w:color w:val="auto"/>
            <w:u w:val="none"/>
          </w:rPr>
          <w:t>http://www.lancaster.ac.uk/fass/events/hecu8/keynote.htm</w:t>
        </w:r>
      </w:hyperlink>
      <w:r w:rsidR="007F3C79" w:rsidRPr="00027D30">
        <w:t xml:space="preserve"> [viewed 2 February 2016].</w:t>
      </w:r>
    </w:p>
    <w:p w14:paraId="456FD8D7" w14:textId="77777777" w:rsidR="0070710B" w:rsidRPr="00027D30" w:rsidRDefault="0070710B" w:rsidP="0070710B">
      <w:pPr>
        <w:pStyle w:val="Conf-References"/>
        <w:rPr>
          <w:sz w:val="24"/>
          <w:szCs w:val="24"/>
          <w:lang w:eastAsia="en-GB"/>
        </w:rPr>
      </w:pPr>
      <w:proofErr w:type="spellStart"/>
      <w:r w:rsidRPr="00027D30">
        <w:rPr>
          <w:lang w:eastAsia="en-GB"/>
        </w:rPr>
        <w:t>McPeck</w:t>
      </w:r>
      <w:proofErr w:type="spellEnd"/>
      <w:r w:rsidRPr="00027D30">
        <w:rPr>
          <w:lang w:eastAsia="en-GB"/>
        </w:rPr>
        <w:t xml:space="preserve">, J. (1990). Teaching Critical Thinking: Dialogue and Dialectic. New York: Routledge. </w:t>
      </w:r>
    </w:p>
    <w:p w14:paraId="3D738002" w14:textId="77777777" w:rsidR="005F2EB3" w:rsidRPr="00027D30" w:rsidRDefault="005F2EB3" w:rsidP="005F2EB3">
      <w:pPr>
        <w:pStyle w:val="Conf-References"/>
        <w:rPr>
          <w:rFonts w:ascii="Times" w:hAnsi="Times" w:cs="Times"/>
          <w:sz w:val="24"/>
          <w:szCs w:val="24"/>
          <w:lang w:eastAsia="en-GB"/>
        </w:rPr>
      </w:pPr>
      <w:proofErr w:type="gramStart"/>
      <w:r w:rsidRPr="00027D30">
        <w:rPr>
          <w:lang w:eastAsia="en-GB"/>
        </w:rPr>
        <w:t>Maldonado-Torres, N. (2011).</w:t>
      </w:r>
      <w:proofErr w:type="gramEnd"/>
      <w:r w:rsidRPr="00027D30">
        <w:rPr>
          <w:lang w:eastAsia="en-GB"/>
        </w:rPr>
        <w:t xml:space="preserve"> Thinking through </w:t>
      </w:r>
      <w:proofErr w:type="gramStart"/>
      <w:r w:rsidRPr="00027D30">
        <w:rPr>
          <w:lang w:eastAsia="en-GB"/>
        </w:rPr>
        <w:t xml:space="preserve">the </w:t>
      </w:r>
      <w:proofErr w:type="spellStart"/>
      <w:r w:rsidRPr="00027D30">
        <w:rPr>
          <w:lang w:eastAsia="en-GB"/>
        </w:rPr>
        <w:t>decolonial</w:t>
      </w:r>
      <w:proofErr w:type="spellEnd"/>
      <w:proofErr w:type="gramEnd"/>
      <w:r w:rsidRPr="00027D30">
        <w:rPr>
          <w:lang w:eastAsia="en-GB"/>
        </w:rPr>
        <w:t xml:space="preserve"> turn: Post-continental interventions in theory, philosophy, and critique – An introduction. </w:t>
      </w:r>
      <w:proofErr w:type="spellStart"/>
      <w:r w:rsidRPr="00027D30">
        <w:rPr>
          <w:rFonts w:ascii="Times" w:hAnsi="Times" w:cs="Times"/>
          <w:iCs/>
          <w:lang w:eastAsia="en-GB"/>
        </w:rPr>
        <w:t>Transmodernity</w:t>
      </w:r>
      <w:proofErr w:type="spellEnd"/>
      <w:r w:rsidRPr="00027D30">
        <w:rPr>
          <w:rFonts w:ascii="Times" w:hAnsi="Times" w:cs="Times"/>
          <w:iCs/>
          <w:lang w:eastAsia="en-GB"/>
        </w:rPr>
        <w:t xml:space="preserve">: Journal of Peripheral Cultural Production of the </w:t>
      </w:r>
      <w:proofErr w:type="spellStart"/>
      <w:r w:rsidRPr="00027D30">
        <w:rPr>
          <w:rFonts w:ascii="Times" w:hAnsi="Times" w:cs="Times"/>
          <w:iCs/>
          <w:lang w:eastAsia="en-GB"/>
        </w:rPr>
        <w:t>Luso</w:t>
      </w:r>
      <w:proofErr w:type="spellEnd"/>
      <w:r w:rsidRPr="00027D30">
        <w:rPr>
          <w:rFonts w:ascii="Times" w:hAnsi="Times" w:cs="Times"/>
          <w:iCs/>
          <w:lang w:eastAsia="en-GB"/>
        </w:rPr>
        <w:t>-Hispanic World, 1</w:t>
      </w:r>
      <w:r w:rsidRPr="00027D30">
        <w:rPr>
          <w:lang w:eastAsia="en-GB"/>
        </w:rPr>
        <w:t xml:space="preserve">(2), </w:t>
      </w:r>
      <w:proofErr w:type="gramStart"/>
      <w:r w:rsidRPr="00027D30">
        <w:rPr>
          <w:lang w:eastAsia="en-GB"/>
        </w:rPr>
        <w:t>1</w:t>
      </w:r>
      <w:proofErr w:type="gramEnd"/>
      <w:r w:rsidRPr="00027D30">
        <w:rPr>
          <w:lang w:eastAsia="en-GB"/>
        </w:rPr>
        <w:t xml:space="preserve">-15. </w:t>
      </w:r>
    </w:p>
    <w:p w14:paraId="130294E3" w14:textId="77777777" w:rsidR="005F2EB3" w:rsidRPr="00027D30" w:rsidRDefault="005F2EB3" w:rsidP="005F2EB3">
      <w:pPr>
        <w:pStyle w:val="Conf-References"/>
      </w:pPr>
      <w:r w:rsidRPr="00027D30">
        <w:lastRenderedPageBreak/>
        <w:t>Martin, K. (2008). Please knock before you enter: Aboriginal regulation of Outsiders and the implications for researchers. Teneriffe, Qld: Post Pressed.</w:t>
      </w:r>
    </w:p>
    <w:p w14:paraId="6EDE78DC" w14:textId="77777777" w:rsidR="00774CEC" w:rsidRDefault="00774CEC" w:rsidP="00774CEC">
      <w:pPr>
        <w:pStyle w:val="Conf-References"/>
        <w:rPr>
          <w:lang w:eastAsia="en-GB"/>
        </w:rPr>
      </w:pPr>
      <w:proofErr w:type="spellStart"/>
      <w:r w:rsidRPr="00027D30">
        <w:rPr>
          <w:lang w:eastAsia="en-GB"/>
        </w:rPr>
        <w:t>Mignolo</w:t>
      </w:r>
      <w:proofErr w:type="spellEnd"/>
      <w:r w:rsidRPr="00027D30">
        <w:rPr>
          <w:lang w:eastAsia="en-GB"/>
        </w:rPr>
        <w:t xml:space="preserve">, W. (2009). Epistemic disobedience, independent thought and </w:t>
      </w:r>
      <w:proofErr w:type="spellStart"/>
      <w:r w:rsidRPr="00027D30">
        <w:rPr>
          <w:lang w:eastAsia="en-GB"/>
        </w:rPr>
        <w:t>decolonial</w:t>
      </w:r>
      <w:proofErr w:type="spellEnd"/>
      <w:r w:rsidRPr="00027D30">
        <w:rPr>
          <w:lang w:eastAsia="en-GB"/>
        </w:rPr>
        <w:t xml:space="preserve"> freedom. </w:t>
      </w:r>
      <w:r w:rsidRPr="00027D30">
        <w:rPr>
          <w:iCs/>
          <w:lang w:eastAsia="en-GB"/>
        </w:rPr>
        <w:t>Theory, Culture &amp; Society, 26</w:t>
      </w:r>
      <w:r w:rsidRPr="00027D30">
        <w:rPr>
          <w:lang w:eastAsia="en-GB"/>
        </w:rPr>
        <w:t>(7/8), 159–181.</w:t>
      </w:r>
    </w:p>
    <w:p w14:paraId="534BDE3F" w14:textId="29AE2F9B" w:rsidR="009E2AE0" w:rsidRPr="00027D30" w:rsidRDefault="009E2AE0" w:rsidP="009E2AE0">
      <w:pPr>
        <w:pStyle w:val="Conf-References"/>
      </w:pPr>
      <w:proofErr w:type="gramStart"/>
      <w:r w:rsidRPr="00027D30">
        <w:t>Moreton-Robinson, A., Walter, M., Singh, D., &amp; Kimber, M. (2011).</w:t>
      </w:r>
      <w:proofErr w:type="gramEnd"/>
      <w:r w:rsidRPr="00027D30">
        <w:t xml:space="preserve"> On Stoney Ground: Governance and Aboriginal and Torres Strait Islander Participation in Australian Universities. Report to teh Review of Higher Education Access and Outcomes for Aboriginal and Torres Strait Isalnder people. Canberra: Department of Education, Employment and Workplace Relations.</w:t>
      </w:r>
    </w:p>
    <w:p w14:paraId="67CF7812" w14:textId="77777777" w:rsidR="009C73EE" w:rsidRPr="00027D30" w:rsidRDefault="009C73EE" w:rsidP="00774CEC">
      <w:pPr>
        <w:pStyle w:val="Conf-References"/>
        <w:rPr>
          <w:lang w:val="en"/>
        </w:rPr>
      </w:pPr>
      <w:r w:rsidRPr="00027D30">
        <w:rPr>
          <w:lang w:val="en"/>
        </w:rPr>
        <w:t>Nakata,  M. (2007). The cultural interface. Australian Journal of Indigenous Education, 36</w:t>
      </w:r>
      <w:r w:rsidR="000B143F" w:rsidRPr="00027D30">
        <w:rPr>
          <w:lang w:val="en"/>
        </w:rPr>
        <w:t>, 7-14.</w:t>
      </w:r>
    </w:p>
    <w:p w14:paraId="1D3E36F6" w14:textId="77777777" w:rsidR="00262769" w:rsidRPr="00027D30" w:rsidRDefault="00262769" w:rsidP="009C73EE">
      <w:pPr>
        <w:pStyle w:val="Conf-References"/>
        <w:rPr>
          <w:lang w:val="en"/>
        </w:rPr>
      </w:pPr>
      <w:r w:rsidRPr="00027D30">
        <w:rPr>
          <w:lang w:val="en"/>
        </w:rPr>
        <w:t>Nakata, M., Nakata, V., Keech, S., &amp; Bolt, R. (2012). Decolonial goals and pedagogies for Indigenous Studies. Decolonization: Indigeneity, Education and Society, 1(1), 120-140.</w:t>
      </w:r>
    </w:p>
    <w:p w14:paraId="76CF4ED6" w14:textId="77777777" w:rsidR="00D14D77" w:rsidRPr="00027D30" w:rsidRDefault="00D14D77" w:rsidP="00D14D77">
      <w:pPr>
        <w:pStyle w:val="Conf-References"/>
      </w:pPr>
      <w:proofErr w:type="gramStart"/>
      <w:r w:rsidRPr="00027D30">
        <w:t xml:space="preserve">Nicholas, M. &amp; </w:t>
      </w:r>
      <w:proofErr w:type="spellStart"/>
      <w:r w:rsidRPr="00027D30">
        <w:t>Labig</w:t>
      </w:r>
      <w:proofErr w:type="spellEnd"/>
      <w:r w:rsidRPr="00027D30">
        <w:t xml:space="preserve"> Jr. C. (2013).</w:t>
      </w:r>
      <w:proofErr w:type="gramEnd"/>
      <w:r w:rsidRPr="00027D30">
        <w:t xml:space="preserve"> Faculty approaches to assessing critical thinking in the </w:t>
      </w:r>
      <w:proofErr w:type="spellStart"/>
      <w:r w:rsidRPr="00027D30">
        <w:t>Humanites</w:t>
      </w:r>
      <w:proofErr w:type="spellEnd"/>
      <w:r w:rsidRPr="00027D30">
        <w:t xml:space="preserve"> and the Natural and Social Sciences: Implications for general education. </w:t>
      </w:r>
      <w:proofErr w:type="gramStart"/>
      <w:r w:rsidRPr="00027D30">
        <w:t>The Journal of General Education, 62(4), 297-319.</w:t>
      </w:r>
      <w:proofErr w:type="gramEnd"/>
    </w:p>
    <w:p w14:paraId="0A104EEC" w14:textId="77777777" w:rsidR="009C73EE" w:rsidRPr="00027D30" w:rsidRDefault="009C73EE" w:rsidP="009C73EE">
      <w:pPr>
        <w:pStyle w:val="Conf-References"/>
      </w:pPr>
      <w:proofErr w:type="spellStart"/>
      <w:proofErr w:type="gramStart"/>
      <w:r w:rsidRPr="00027D30">
        <w:t>Ranzijn</w:t>
      </w:r>
      <w:proofErr w:type="spellEnd"/>
      <w:r w:rsidRPr="00027D30">
        <w:t xml:space="preserve"> R., </w:t>
      </w:r>
      <w:proofErr w:type="spellStart"/>
      <w:r w:rsidRPr="00027D30">
        <w:t>McConnochie</w:t>
      </w:r>
      <w:proofErr w:type="spellEnd"/>
      <w:r w:rsidRPr="00027D30">
        <w:t xml:space="preserve"> K., &amp; Nolan W. (2009).</w:t>
      </w:r>
      <w:proofErr w:type="gramEnd"/>
      <w:r w:rsidRPr="00027D30">
        <w:t xml:space="preserve"> </w:t>
      </w:r>
      <w:hyperlink r:id="rId11" w:history="1">
        <w:r w:rsidRPr="00027D30">
          <w:t>Psychology and Indigenous Austra</w:t>
        </w:r>
        <w:r w:rsidR="00A86A88" w:rsidRPr="00027D30">
          <w:t>lians: Foundations of Cultural C</w:t>
        </w:r>
        <w:r w:rsidRPr="00027D30">
          <w:t xml:space="preserve">ompetence. </w:t>
        </w:r>
      </w:hyperlink>
      <w:r w:rsidRPr="00027D30">
        <w:t>South Yarra, Vic.: Palgrave Macmillan.</w:t>
      </w:r>
    </w:p>
    <w:p w14:paraId="2EB06BDB" w14:textId="77777777" w:rsidR="00194965" w:rsidRDefault="00194965" w:rsidP="00194965">
      <w:pPr>
        <w:pStyle w:val="Conf-References"/>
        <w:rPr>
          <w:lang w:eastAsia="en-GB"/>
        </w:rPr>
      </w:pPr>
      <w:r w:rsidRPr="00027D30">
        <w:t xml:space="preserve">Reich, S. &amp; Reich, J. (2006). </w:t>
      </w:r>
      <w:r w:rsidRPr="00027D30">
        <w:rPr>
          <w:lang w:eastAsia="en-GB"/>
        </w:rPr>
        <w:t>Cultural competence in interdisciplinary collaborations</w:t>
      </w:r>
      <w:proofErr w:type="gramStart"/>
      <w:r w:rsidRPr="00027D30">
        <w:rPr>
          <w:lang w:eastAsia="en-GB"/>
        </w:rPr>
        <w:t>: </w:t>
      </w:r>
      <w:proofErr w:type="gramEnd"/>
      <w:r w:rsidRPr="00027D30">
        <w:rPr>
          <w:lang w:eastAsia="en-GB"/>
        </w:rPr>
        <w:t xml:space="preserve"> A method for respecting diversity in research partnerships. American Journal of Community Psychology, 38, 51–62.</w:t>
      </w:r>
    </w:p>
    <w:p w14:paraId="1C6BE778" w14:textId="77777777" w:rsidR="009E2AE0" w:rsidRPr="00027D30" w:rsidRDefault="009E2AE0" w:rsidP="009E2AE0">
      <w:pPr>
        <w:pStyle w:val="Conf-References"/>
      </w:pPr>
      <w:r w:rsidRPr="00027D30">
        <w:t>Rigney, L.-I. (1999). The First Perspective: Culturally Safe Research Practices On or With Indigenous Peoples. Paper presented at the Chacmool Conference, Calgary, Alberta Canada.</w:t>
      </w:r>
    </w:p>
    <w:p w14:paraId="729BB737" w14:textId="77777777" w:rsidR="009E2AE0" w:rsidRPr="00027D30" w:rsidRDefault="009E2AE0" w:rsidP="009E2AE0">
      <w:pPr>
        <w:pStyle w:val="Conf-References"/>
      </w:pPr>
      <w:r w:rsidRPr="00027D30">
        <w:t>Riley, L., Howard-Wagner, D., Mooney, J., &amp; Kutay, C. (2013). Embedding Aboriginal cultural knowledge in curriculum at university level through Aboriginal community engagement. In R. Craven &amp; J. Mooney (Eds.), Seeding Success in Indigenous Australian Higher Education, Diversity in Education (Vol. 14). Bingley: Emerald books.</w:t>
      </w:r>
    </w:p>
    <w:p w14:paraId="41268C45" w14:textId="77777777" w:rsidR="009C73EE" w:rsidRPr="00027D30" w:rsidRDefault="009C73EE" w:rsidP="009C73EE">
      <w:pPr>
        <w:pStyle w:val="Conf-References"/>
      </w:pPr>
      <w:proofErr w:type="gramStart"/>
      <w:r w:rsidRPr="00027D30">
        <w:t>Rose</w:t>
      </w:r>
      <w:proofErr w:type="gramEnd"/>
      <w:r w:rsidRPr="00027D30">
        <w:t xml:space="preserve">, G. (1997). Situating </w:t>
      </w:r>
      <w:proofErr w:type="spellStart"/>
      <w:r w:rsidRPr="00027D30">
        <w:t>knowledges</w:t>
      </w:r>
      <w:proofErr w:type="spellEnd"/>
      <w:r w:rsidRPr="00027D30">
        <w:t xml:space="preserve">: </w:t>
      </w:r>
      <w:proofErr w:type="spellStart"/>
      <w:r w:rsidRPr="00027D30">
        <w:t>Positionality</w:t>
      </w:r>
      <w:proofErr w:type="spellEnd"/>
      <w:r w:rsidRPr="00027D30">
        <w:t xml:space="preserve">, </w:t>
      </w:r>
      <w:proofErr w:type="spellStart"/>
      <w:r w:rsidRPr="00027D30">
        <w:t>reflexivities</w:t>
      </w:r>
      <w:proofErr w:type="spellEnd"/>
      <w:r w:rsidRPr="00027D30">
        <w:t xml:space="preserve"> and other tactics. </w:t>
      </w:r>
      <w:proofErr w:type="gramStart"/>
      <w:r w:rsidRPr="00027D30">
        <w:t xml:space="preserve">Progress in Human </w:t>
      </w:r>
      <w:bookmarkStart w:id="0" w:name="_GoBack"/>
      <w:bookmarkEnd w:id="0"/>
      <w:r w:rsidRPr="00027D30">
        <w:t>Geography, 21(3), 305-320.</w:t>
      </w:r>
      <w:proofErr w:type="gramEnd"/>
      <w:r w:rsidRPr="00027D30">
        <w:t xml:space="preserve"> </w:t>
      </w:r>
    </w:p>
    <w:p w14:paraId="763EDC39" w14:textId="7FAB52F1" w:rsidR="004412AF" w:rsidRPr="00EF3F13" w:rsidRDefault="009C73EE" w:rsidP="00EF3F13">
      <w:pPr>
        <w:pStyle w:val="Conf-References"/>
      </w:pPr>
      <w:proofErr w:type="spellStart"/>
      <w:proofErr w:type="gramStart"/>
      <w:r w:rsidRPr="00027D30">
        <w:t>Sefa</w:t>
      </w:r>
      <w:proofErr w:type="spellEnd"/>
      <w:r w:rsidRPr="00027D30">
        <w:t xml:space="preserve"> Dei, G. (2012).</w:t>
      </w:r>
      <w:proofErr w:type="gramEnd"/>
      <w:r w:rsidRPr="00027D30">
        <w:t xml:space="preserve"> </w:t>
      </w:r>
      <w:proofErr w:type="gramStart"/>
      <w:r w:rsidRPr="00027D30">
        <w:rPr>
          <w:rFonts w:cs="Georgia"/>
        </w:rPr>
        <w:t xml:space="preserve">Indigenous anti-colonial knowledge as ‘heritage knowledge’ for promoting Black/African education in </w:t>
      </w:r>
      <w:proofErr w:type="spellStart"/>
      <w:r w:rsidRPr="00027D30">
        <w:rPr>
          <w:rFonts w:cs="Georgia"/>
        </w:rPr>
        <w:t>diasporic</w:t>
      </w:r>
      <w:proofErr w:type="spellEnd"/>
      <w:r w:rsidRPr="00027D30">
        <w:rPr>
          <w:rFonts w:cs="Georgia"/>
        </w:rPr>
        <w:t xml:space="preserve"> contexts.</w:t>
      </w:r>
      <w:proofErr w:type="gramEnd"/>
      <w:r w:rsidRPr="00027D30">
        <w:rPr>
          <w:rFonts w:cs="Georgia"/>
        </w:rPr>
        <w:t xml:space="preserve"> </w:t>
      </w:r>
      <w:r w:rsidRPr="00027D30">
        <w:rPr>
          <w:rFonts w:cs="Candara"/>
          <w:bCs/>
          <w:iCs/>
        </w:rPr>
        <w:t xml:space="preserve">Decolonization: </w:t>
      </w:r>
      <w:proofErr w:type="spellStart"/>
      <w:r w:rsidRPr="00027D30">
        <w:rPr>
          <w:rFonts w:cs="Candara"/>
          <w:bCs/>
          <w:iCs/>
        </w:rPr>
        <w:t>Indigeneity</w:t>
      </w:r>
      <w:proofErr w:type="spellEnd"/>
      <w:r w:rsidRPr="00027D30">
        <w:rPr>
          <w:rFonts w:cs="Candara"/>
          <w:bCs/>
          <w:iCs/>
        </w:rPr>
        <w:t xml:space="preserve">, Education &amp; Society, </w:t>
      </w:r>
      <w:r w:rsidRPr="00027D30">
        <w:rPr>
          <w:rFonts w:cs="Candara"/>
          <w:iCs/>
        </w:rPr>
        <w:t>1(1), 102-119.</w:t>
      </w:r>
      <w:r w:rsidRPr="00EF3F13">
        <w:fldChar w:fldCharType="begin"/>
      </w:r>
      <w:r w:rsidRPr="00EF3F13">
        <w:instrText xml:space="preserve"> ADDIN EN.REFLIST </w:instrText>
      </w:r>
      <w:r w:rsidRPr="00EF3F13">
        <w:fldChar w:fldCharType="separate"/>
      </w:r>
    </w:p>
    <w:p w14:paraId="7AABCAC9" w14:textId="77777777" w:rsidR="004412AF" w:rsidRPr="00EF3F13" w:rsidRDefault="004412AF" w:rsidP="00EF3F13">
      <w:pPr>
        <w:pStyle w:val="Conf-References"/>
      </w:pPr>
      <w:r w:rsidRPr="00EF3F13">
        <w:t>Sensoy, O., &amp; DiAngelo, R. (2014). Resepect Differences? Challenging the Common Guidelines in Social Justice Education. Democracy and Education,</w:t>
      </w:r>
      <w:r w:rsidRPr="00100FD9">
        <w:t xml:space="preserve"> 22</w:t>
      </w:r>
      <w:r w:rsidRPr="00EF3F13">
        <w:t xml:space="preserve">(2), 1-10. </w:t>
      </w:r>
    </w:p>
    <w:p w14:paraId="4CC42BE5" w14:textId="66E4AB74" w:rsidR="0016090D" w:rsidRDefault="0016090D" w:rsidP="00EF3F13">
      <w:pPr>
        <w:pStyle w:val="Conf-References"/>
      </w:pPr>
      <w:r w:rsidRPr="00100FD9">
        <w:t>Sherwood, J., Keech, S., Keenan, T., &amp; Kelly, B. (2010). Indigenous studies: Teaching and learning together. In G. Milgate, N. Purdue., &amp; H. Bell (Eds.). Two way teaching and learning: Toward culturally reflective and relevant education (pp. 189-201). Melbourne: Australian Council Education Research Press.</w:t>
      </w:r>
    </w:p>
    <w:p w14:paraId="0518C804" w14:textId="75D05432" w:rsidR="005F2EB3" w:rsidRPr="00100FD9" w:rsidRDefault="005F2EB3" w:rsidP="005F2EB3">
      <w:pPr>
        <w:pStyle w:val="Conf-References"/>
      </w:pPr>
      <w:r w:rsidRPr="00100FD9">
        <w:t xml:space="preserve">Sherwood, J. &amp; Russell-Mundine, G. (to appear). How we do business: Setting the agenda for cultural competence at the University of Sydney. In J. Frawley, J. Smith, &amp; S. Larkin (Eds.), Indigenous Pathways and Transitions into Higher Education - From Policy To Practice. </w:t>
      </w:r>
      <w:r w:rsidR="0082251E">
        <w:t>Singapore</w:t>
      </w:r>
      <w:r w:rsidRPr="00100FD9">
        <w:t>: Springer.</w:t>
      </w:r>
    </w:p>
    <w:p w14:paraId="753B87BB" w14:textId="07D2FEEF" w:rsidR="005F2EB3" w:rsidRPr="00EF3F13" w:rsidRDefault="004412AF" w:rsidP="005F2EB3">
      <w:pPr>
        <w:pStyle w:val="Conf-References"/>
      </w:pPr>
      <w:r w:rsidRPr="00EF3F13">
        <w:t xml:space="preserve">Smith, L. T. (2003). </w:t>
      </w:r>
      <w:r w:rsidRPr="00100FD9">
        <w:t>Decolonizing Methodologies: Research and Indigenous Peoples</w:t>
      </w:r>
      <w:r w:rsidRPr="00EF3F13">
        <w:t>. London: Zed Books.</w:t>
      </w:r>
    </w:p>
    <w:p w14:paraId="2395E3BF" w14:textId="77777777" w:rsidR="00A62EAA" w:rsidRPr="00027D30" w:rsidRDefault="009C73EE" w:rsidP="00EF3F13">
      <w:pPr>
        <w:pStyle w:val="Conf-References"/>
      </w:pPr>
      <w:r w:rsidRPr="00EF3F13">
        <w:fldChar w:fldCharType="end"/>
      </w:r>
      <w:proofErr w:type="gramStart"/>
      <w:r w:rsidR="00A62EAA" w:rsidRPr="00027D30">
        <w:t>University of Sydney (2015).</w:t>
      </w:r>
      <w:proofErr w:type="gramEnd"/>
      <w:r w:rsidR="00A62EAA" w:rsidRPr="00027D30">
        <w:t xml:space="preserve"> </w:t>
      </w:r>
      <w:r w:rsidR="00A86A88" w:rsidRPr="00027D30">
        <w:t>Learning and Teaching P</w:t>
      </w:r>
      <w:r w:rsidR="00A62EAA" w:rsidRPr="00027D30">
        <w:t>olicy.</w:t>
      </w:r>
      <w:r w:rsidR="003F7B38" w:rsidRPr="00027D30">
        <w:t xml:space="preserve"> Sydney</w:t>
      </w:r>
      <w:r w:rsidR="00A62EAA" w:rsidRPr="00027D30">
        <w:t>: University of Sydney.</w:t>
      </w:r>
    </w:p>
    <w:p w14:paraId="484EEA3B" w14:textId="77777777" w:rsidR="009C73EE" w:rsidRPr="00027D30" w:rsidRDefault="003F7B38" w:rsidP="003F7B38">
      <w:pPr>
        <w:pStyle w:val="Conf-References"/>
      </w:pPr>
      <w:proofErr w:type="gramStart"/>
      <w:r w:rsidRPr="00027D30">
        <w:t>University of Sydney.</w:t>
      </w:r>
      <w:proofErr w:type="gramEnd"/>
      <w:r w:rsidRPr="00027D30">
        <w:t xml:space="preserve"> (2016)</w:t>
      </w:r>
      <w:proofErr w:type="gramStart"/>
      <w:r w:rsidRPr="00027D30">
        <w:t>. The University of Sydney 2016-20 Strategic Plan.</w:t>
      </w:r>
      <w:proofErr w:type="gramEnd"/>
      <w:r w:rsidRPr="00027D30">
        <w:t xml:space="preserve"> Sydney: University of Sydney.</w:t>
      </w:r>
    </w:p>
    <w:p w14:paraId="167CBD17" w14:textId="77777777" w:rsidR="003F7B38" w:rsidRDefault="003F7B38" w:rsidP="003F7B38">
      <w:pPr>
        <w:pStyle w:val="Conf-References"/>
      </w:pPr>
      <w:proofErr w:type="gramStart"/>
      <w:r w:rsidRPr="00027D30">
        <w:rPr>
          <w:lang w:eastAsia="en-GB"/>
        </w:rPr>
        <w:t>Universities Australia and Indigenous Higher Education Advisory Council (IHEAC) (2011).</w:t>
      </w:r>
      <w:proofErr w:type="gramEnd"/>
      <w:r w:rsidRPr="00027D30">
        <w:rPr>
          <w:lang w:eastAsia="en-GB"/>
        </w:rPr>
        <w:t xml:space="preserve"> </w:t>
      </w:r>
      <w:r w:rsidRPr="00027D30">
        <w:rPr>
          <w:i/>
          <w:iCs/>
          <w:lang w:val="en-US" w:eastAsia="en-GB"/>
        </w:rPr>
        <w:t xml:space="preserve">Best practice framework for Indigenous cultural competency in Australian universities. </w:t>
      </w:r>
      <w:r w:rsidRPr="00027D30">
        <w:rPr>
          <w:lang w:val="en-US" w:eastAsia="en-GB"/>
        </w:rPr>
        <w:t xml:space="preserve">Canberra, Australian Capital Territory. </w:t>
      </w:r>
      <w:hyperlink r:id="rId12" w:anchor="VbS5eGAdJFI" w:history="1">
        <w:r w:rsidRPr="00100FD9">
          <w:rPr>
            <w:rStyle w:val="Hyperlink"/>
            <w:color w:val="auto"/>
            <w:u w:val="none"/>
          </w:rPr>
          <w:t>https://www.universitiesaustralia.edu.au/uni-participation-quality/Indigenous-Higher-Education/Indigenous-Cultural-Competency-Framework/Indigenous-Cultural-Competency-Framework#VbS5eGAdJFI</w:t>
        </w:r>
      </w:hyperlink>
      <w:r w:rsidRPr="00100FD9">
        <w:t xml:space="preserve"> </w:t>
      </w:r>
      <w:r w:rsidRPr="00027D30">
        <w:t>[viewed 15 June, 2016]</w:t>
      </w:r>
    </w:p>
    <w:p w14:paraId="784F479B" w14:textId="77777777" w:rsidR="00D70D29" w:rsidRPr="00EF3F13" w:rsidRDefault="00D70D29" w:rsidP="00D70D29">
      <w:pPr>
        <w:pStyle w:val="Conf-References"/>
      </w:pPr>
      <w:r w:rsidRPr="00EF3F13">
        <w:t xml:space="preserve">Walker, R., Schultz, C., &amp; </w:t>
      </w:r>
      <w:proofErr w:type="spellStart"/>
      <w:r w:rsidRPr="00EF3F13">
        <w:t>Sonn</w:t>
      </w:r>
      <w:proofErr w:type="spellEnd"/>
      <w:r w:rsidRPr="00EF3F13">
        <w:t xml:space="preserve">, C. (2014). </w:t>
      </w:r>
      <w:proofErr w:type="gramStart"/>
      <w:r w:rsidRPr="00EF3F13">
        <w:t>Cultural competence - Transforming Policy, Services, Programs and Practice.</w:t>
      </w:r>
      <w:proofErr w:type="gramEnd"/>
      <w:r w:rsidRPr="00EF3F13">
        <w:t xml:space="preserve"> In P. Dudgeon, H. Milroy, &amp; R. Walker (Eds.), </w:t>
      </w:r>
      <w:r w:rsidRPr="00100FD9">
        <w:t>Working Together:  Aboriginal and Torres Strait Islander Mental Health and Wellbeing Principles and Practice</w:t>
      </w:r>
      <w:r w:rsidRPr="00EF3F13">
        <w:t xml:space="preserve"> (pp. 588). Barton, ACT: Telethon Institute for Child Health Research, </w:t>
      </w:r>
      <w:proofErr w:type="spellStart"/>
      <w:r w:rsidRPr="00EF3F13">
        <w:t>Kulunga</w:t>
      </w:r>
      <w:proofErr w:type="spellEnd"/>
      <w:r w:rsidRPr="00EF3F13">
        <w:t xml:space="preserve"> Research Network, Commonwealth of Australia, </w:t>
      </w:r>
      <w:proofErr w:type="gramStart"/>
      <w:r w:rsidRPr="00EF3F13">
        <w:t>The</w:t>
      </w:r>
      <w:proofErr w:type="gramEnd"/>
      <w:r w:rsidRPr="00EF3F13">
        <w:t xml:space="preserve"> University of Western Australia.</w:t>
      </w:r>
    </w:p>
    <w:p w14:paraId="4A6EE529" w14:textId="5425767A" w:rsidR="006F4205" w:rsidRPr="00027D30" w:rsidRDefault="006F4205" w:rsidP="003F7B38">
      <w:pPr>
        <w:pStyle w:val="Conf-References"/>
      </w:pPr>
      <w:proofErr w:type="spellStart"/>
      <w:r w:rsidRPr="00027D30">
        <w:t>Zúñiga</w:t>
      </w:r>
      <w:proofErr w:type="spellEnd"/>
      <w:r w:rsidRPr="00027D30">
        <w:t xml:space="preserve">, X., </w:t>
      </w:r>
      <w:proofErr w:type="spellStart"/>
      <w:r w:rsidRPr="00027D30">
        <w:t>Nagda</w:t>
      </w:r>
      <w:proofErr w:type="spellEnd"/>
      <w:r w:rsidRPr="00027D30">
        <w:t xml:space="preserve">, B. A., &amp; </w:t>
      </w:r>
      <w:proofErr w:type="spellStart"/>
      <w:r w:rsidRPr="00027D30">
        <w:t>Sevig</w:t>
      </w:r>
      <w:proofErr w:type="spellEnd"/>
      <w:r w:rsidRPr="00027D30">
        <w:t xml:space="preserve">, T. D. (2002). Intergroup dialogues: An educational model for cultivating student engagement across differences. </w:t>
      </w:r>
      <w:r w:rsidRPr="00027D30">
        <w:rPr>
          <w:iCs/>
        </w:rPr>
        <w:t>Equity and Excellence in Education, 35</w:t>
      </w:r>
      <w:r w:rsidRPr="00027D30">
        <w:t xml:space="preserve">(1), 7–17. </w:t>
      </w:r>
    </w:p>
    <w:sectPr w:rsidR="006F4205" w:rsidRPr="00027D30" w:rsidSect="003A0FA4">
      <w:footerReference w:type="even" r:id="rId13"/>
      <w:footerReference w:type="default" r:id="rId14"/>
      <w:pgSz w:w="11906" w:h="16838"/>
      <w:pgMar w:top="1440" w:right="1440" w:bottom="1440" w:left="1440" w:header="709" w:footer="561"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779965" w14:textId="77777777" w:rsidR="00115B3A" w:rsidRDefault="00115B3A" w:rsidP="00B64A7C">
      <w:r>
        <w:separator/>
      </w:r>
    </w:p>
  </w:endnote>
  <w:endnote w:type="continuationSeparator" w:id="0">
    <w:p w14:paraId="650E035E" w14:textId="77777777" w:rsidR="00115B3A" w:rsidRDefault="00115B3A" w:rsidP="00B64A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Arial (W1)">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Angsana New">
    <w:panose1 w:val="00000000000000000000"/>
    <w:charset w:val="DE"/>
    <w:family w:val="roman"/>
    <w:notTrueType/>
    <w:pitch w:val="variable"/>
    <w:sig w:usb0="01000001" w:usb1="00000000" w:usb2="00000000" w:usb3="00000000" w:csb0="00010000" w:csb1="00000000"/>
  </w:font>
  <w:font w:name="Bodoni">
    <w:altName w:val="Times New Roman"/>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Candara">
    <w:panose1 w:val="020E0502030303020204"/>
    <w:charset w:val="00"/>
    <w:family w:val="auto"/>
    <w:pitch w:val="variable"/>
    <w:sig w:usb0="A00002EF" w:usb1="4000A44B"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BE045" w14:textId="77777777" w:rsidR="00115B3A" w:rsidRDefault="00115B3A" w:rsidP="000D52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579AA5" w14:textId="77777777" w:rsidR="00115B3A" w:rsidRDefault="00115B3A" w:rsidP="006C714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A60D2" w14:textId="77777777" w:rsidR="00115B3A" w:rsidRPr="00BC7850" w:rsidRDefault="00115B3A" w:rsidP="006C714B">
    <w:pPr>
      <w:pStyle w:val="Footer"/>
      <w:ind w:right="360"/>
    </w:pPr>
  </w:p>
  <w:p w14:paraId="45110A7E" w14:textId="77777777" w:rsidR="00115B3A" w:rsidRPr="00A05A66" w:rsidRDefault="00115B3A" w:rsidP="00B64A7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473F74" w14:textId="77777777" w:rsidR="00115B3A" w:rsidRDefault="00115B3A" w:rsidP="00B64A7C">
      <w:r>
        <w:separator/>
      </w:r>
    </w:p>
  </w:footnote>
  <w:footnote w:type="continuationSeparator" w:id="0">
    <w:p w14:paraId="07554C87" w14:textId="77777777" w:rsidR="00115B3A" w:rsidRDefault="00115B3A" w:rsidP="00B64A7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5760704"/>
    <w:lvl w:ilvl="0">
      <w:start w:val="1"/>
      <w:numFmt w:val="decimal"/>
      <w:lvlText w:val="%1."/>
      <w:lvlJc w:val="left"/>
      <w:pPr>
        <w:tabs>
          <w:tab w:val="num" w:pos="1492"/>
        </w:tabs>
        <w:ind w:left="1492" w:hanging="360"/>
      </w:pPr>
    </w:lvl>
  </w:abstractNum>
  <w:abstractNum w:abstractNumId="1">
    <w:nsid w:val="FFFFFF7D"/>
    <w:multiLevelType w:val="singleLevel"/>
    <w:tmpl w:val="B69C35EA"/>
    <w:lvl w:ilvl="0">
      <w:start w:val="1"/>
      <w:numFmt w:val="decimal"/>
      <w:lvlText w:val="%1."/>
      <w:lvlJc w:val="left"/>
      <w:pPr>
        <w:tabs>
          <w:tab w:val="num" w:pos="1209"/>
        </w:tabs>
        <w:ind w:left="1209" w:hanging="360"/>
      </w:pPr>
    </w:lvl>
  </w:abstractNum>
  <w:abstractNum w:abstractNumId="2">
    <w:nsid w:val="FFFFFF7E"/>
    <w:multiLevelType w:val="singleLevel"/>
    <w:tmpl w:val="15A80F18"/>
    <w:lvl w:ilvl="0">
      <w:start w:val="1"/>
      <w:numFmt w:val="decimal"/>
      <w:lvlText w:val="%1."/>
      <w:lvlJc w:val="left"/>
      <w:pPr>
        <w:tabs>
          <w:tab w:val="num" w:pos="926"/>
        </w:tabs>
        <w:ind w:left="926" w:hanging="360"/>
      </w:pPr>
    </w:lvl>
  </w:abstractNum>
  <w:abstractNum w:abstractNumId="3">
    <w:nsid w:val="FFFFFF7F"/>
    <w:multiLevelType w:val="singleLevel"/>
    <w:tmpl w:val="A0B85F1A"/>
    <w:lvl w:ilvl="0">
      <w:start w:val="1"/>
      <w:numFmt w:val="decimal"/>
      <w:lvlText w:val="%1."/>
      <w:lvlJc w:val="left"/>
      <w:pPr>
        <w:tabs>
          <w:tab w:val="num" w:pos="643"/>
        </w:tabs>
        <w:ind w:left="643" w:hanging="360"/>
      </w:pPr>
    </w:lvl>
  </w:abstractNum>
  <w:abstractNum w:abstractNumId="4">
    <w:nsid w:val="FFFFFF80"/>
    <w:multiLevelType w:val="singleLevel"/>
    <w:tmpl w:val="16FE51A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368A7D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7A227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E32E3E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50CE3E34"/>
    <w:lvl w:ilvl="0">
      <w:start w:val="1"/>
      <w:numFmt w:val="decimal"/>
      <w:lvlText w:val="%1."/>
      <w:lvlJc w:val="left"/>
      <w:pPr>
        <w:tabs>
          <w:tab w:val="num" w:pos="360"/>
        </w:tabs>
        <w:ind w:left="360" w:hanging="360"/>
      </w:pPr>
    </w:lvl>
  </w:abstractNum>
  <w:abstractNum w:abstractNumId="9">
    <w:nsid w:val="FFFFFF89"/>
    <w:multiLevelType w:val="singleLevel"/>
    <w:tmpl w:val="BACA8D54"/>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6CE4981"/>
    <w:multiLevelType w:val="hybridMultilevel"/>
    <w:tmpl w:val="223CD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C902235"/>
    <w:multiLevelType w:val="hybridMultilevel"/>
    <w:tmpl w:val="B0B0C3FC"/>
    <w:lvl w:ilvl="0" w:tplc="96747344">
      <w:numFmt w:val="bullet"/>
      <w:lvlText w:val="-"/>
      <w:lvlJc w:val="left"/>
      <w:pPr>
        <w:ind w:left="360" w:hanging="360"/>
      </w:pPr>
      <w:rPr>
        <w:rFonts w:ascii="Helvetica" w:eastAsia="Times New Roman" w:hAnsi="Helvetica"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3C90C64"/>
    <w:multiLevelType w:val="multilevel"/>
    <w:tmpl w:val="050605E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39D908A1"/>
    <w:multiLevelType w:val="hybridMultilevel"/>
    <w:tmpl w:val="5FC8E102"/>
    <w:lvl w:ilvl="0" w:tplc="9C9C78EE">
      <w:start w:val="1"/>
      <w:numFmt w:val="decimal"/>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9D97EE5"/>
    <w:multiLevelType w:val="hybridMultilevel"/>
    <w:tmpl w:val="EEFCEF92"/>
    <w:lvl w:ilvl="0" w:tplc="00B68352">
      <w:start w:val="1"/>
      <w:numFmt w:val="bullet"/>
      <w:lvlText w:val=""/>
      <w:lvlJc w:val="left"/>
      <w:pPr>
        <w:tabs>
          <w:tab w:val="num" w:pos="397"/>
        </w:tabs>
        <w:ind w:left="397" w:hanging="397"/>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nsid w:val="3A4361BA"/>
    <w:multiLevelType w:val="hybridMultilevel"/>
    <w:tmpl w:val="928C66F0"/>
    <w:lvl w:ilvl="0" w:tplc="CBEE19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AC715F0"/>
    <w:multiLevelType w:val="hybridMultilevel"/>
    <w:tmpl w:val="9D96F0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FCC2E8F"/>
    <w:multiLevelType w:val="hybridMultilevel"/>
    <w:tmpl w:val="0E169E92"/>
    <w:lvl w:ilvl="0" w:tplc="BE52FC84">
      <w:start w:val="1"/>
      <w:numFmt w:val="bullet"/>
      <w:pStyle w:val="Conf-BulletedLis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9">
    <w:nsid w:val="4A782889"/>
    <w:multiLevelType w:val="hybridMultilevel"/>
    <w:tmpl w:val="773CD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3C12436"/>
    <w:multiLevelType w:val="hybridMultilevel"/>
    <w:tmpl w:val="C860AEA2"/>
    <w:lvl w:ilvl="0" w:tplc="8F6CF4A2">
      <w:start w:val="1"/>
      <w:numFmt w:val="bullet"/>
      <w:lvlText w:val=""/>
      <w:lvlJc w:val="left"/>
      <w:pPr>
        <w:tabs>
          <w:tab w:val="num" w:pos="360"/>
        </w:tabs>
        <w:ind w:left="284" w:hanging="28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nsid w:val="6A022624"/>
    <w:multiLevelType w:val="hybridMultilevel"/>
    <w:tmpl w:val="F47E21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CFA621A"/>
    <w:multiLevelType w:val="hybridMultilevel"/>
    <w:tmpl w:val="4FE6AD3E"/>
    <w:lvl w:ilvl="0" w:tplc="699883F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20"/>
  </w:num>
  <w:num w:numId="3">
    <w:abstractNumId w:val="13"/>
  </w:num>
  <w:num w:numId="4">
    <w:abstractNumId w:val="19"/>
  </w:num>
  <w:num w:numId="5">
    <w:abstractNumId w:val="22"/>
  </w:num>
  <w:num w:numId="6">
    <w:abstractNumId w:val="11"/>
  </w:num>
  <w:num w:numId="7">
    <w:abstractNumId w:val="18"/>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4"/>
  </w:num>
  <w:num w:numId="19">
    <w:abstractNumId w:val="16"/>
  </w:num>
  <w:num w:numId="20">
    <w:abstractNumId w:val="10"/>
  </w:num>
  <w:num w:numId="21">
    <w:abstractNumId w:val="12"/>
  </w:num>
  <w:num w:numId="22">
    <w:abstractNumId w:val="17"/>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trackRevisions/>
  <w:documentProtection w:formatting="1" w:enforcement="0"/>
  <w:styleLockTheme/>
  <w:styleLockQFSet/>
  <w:defaultTabStop w:val="720"/>
  <w:doNotHyphenateCaps/>
  <w:drawingGridHorizontalSpacing w:val="12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2ad5tz7tad26ep9fbvwtd22xd2appftfav&quot;&gt;My EndNote Library-Saved&lt;record-ids&gt;&lt;item&gt;417&lt;/item&gt;&lt;item&gt;498&lt;/item&gt;&lt;item&gt;500&lt;/item&gt;&lt;item&gt;503&lt;/item&gt;&lt;item&gt;511&lt;/item&gt;&lt;item&gt;515&lt;/item&gt;&lt;item&gt;526&lt;/item&gt;&lt;item&gt;539&lt;/item&gt;&lt;item&gt;540&lt;/item&gt;&lt;item&gt;542&lt;/item&gt;&lt;item&gt;559&lt;/item&gt;&lt;item&gt;580&lt;/item&gt;&lt;item&gt;581&lt;/item&gt;&lt;item&gt;627&lt;/item&gt;&lt;/record-ids&gt;&lt;/item&gt;&lt;/Libraries&gt;"/>
  </w:docVars>
  <w:rsids>
    <w:rsidRoot w:val="00E33F29"/>
    <w:rsid w:val="00002048"/>
    <w:rsid w:val="000039BB"/>
    <w:rsid w:val="000059E8"/>
    <w:rsid w:val="00011851"/>
    <w:rsid w:val="0001228E"/>
    <w:rsid w:val="00013F5B"/>
    <w:rsid w:val="0002128C"/>
    <w:rsid w:val="0002312A"/>
    <w:rsid w:val="00025A7E"/>
    <w:rsid w:val="0002750F"/>
    <w:rsid w:val="00027D30"/>
    <w:rsid w:val="00035531"/>
    <w:rsid w:val="0003572C"/>
    <w:rsid w:val="00037552"/>
    <w:rsid w:val="00043792"/>
    <w:rsid w:val="00046774"/>
    <w:rsid w:val="00047AEE"/>
    <w:rsid w:val="00050D00"/>
    <w:rsid w:val="00051973"/>
    <w:rsid w:val="00064151"/>
    <w:rsid w:val="00067B3E"/>
    <w:rsid w:val="000717A3"/>
    <w:rsid w:val="00071D8F"/>
    <w:rsid w:val="00071DC8"/>
    <w:rsid w:val="000766C7"/>
    <w:rsid w:val="000767A6"/>
    <w:rsid w:val="00081A64"/>
    <w:rsid w:val="000841A5"/>
    <w:rsid w:val="00094117"/>
    <w:rsid w:val="0009775F"/>
    <w:rsid w:val="000A0EF8"/>
    <w:rsid w:val="000A3A8A"/>
    <w:rsid w:val="000A5FD0"/>
    <w:rsid w:val="000A66E6"/>
    <w:rsid w:val="000B0B17"/>
    <w:rsid w:val="000B1185"/>
    <w:rsid w:val="000B143F"/>
    <w:rsid w:val="000B2EC5"/>
    <w:rsid w:val="000B4EC8"/>
    <w:rsid w:val="000B4FD9"/>
    <w:rsid w:val="000C0E53"/>
    <w:rsid w:val="000C1676"/>
    <w:rsid w:val="000C4CC8"/>
    <w:rsid w:val="000D0E1D"/>
    <w:rsid w:val="000D5281"/>
    <w:rsid w:val="000D7F52"/>
    <w:rsid w:val="000E2453"/>
    <w:rsid w:val="000E4F3E"/>
    <w:rsid w:val="000F0D07"/>
    <w:rsid w:val="000F263A"/>
    <w:rsid w:val="000F7D0D"/>
    <w:rsid w:val="00100FD9"/>
    <w:rsid w:val="0010348F"/>
    <w:rsid w:val="00103C61"/>
    <w:rsid w:val="00103F43"/>
    <w:rsid w:val="00104DF9"/>
    <w:rsid w:val="00110E54"/>
    <w:rsid w:val="0011380B"/>
    <w:rsid w:val="001142F1"/>
    <w:rsid w:val="0011503F"/>
    <w:rsid w:val="00115B3A"/>
    <w:rsid w:val="001213D7"/>
    <w:rsid w:val="001216E9"/>
    <w:rsid w:val="001239CF"/>
    <w:rsid w:val="00126B3F"/>
    <w:rsid w:val="00127256"/>
    <w:rsid w:val="001300B9"/>
    <w:rsid w:val="00130AC9"/>
    <w:rsid w:val="00130F6F"/>
    <w:rsid w:val="0013158F"/>
    <w:rsid w:val="0013306E"/>
    <w:rsid w:val="001333FE"/>
    <w:rsid w:val="00134916"/>
    <w:rsid w:val="0013566D"/>
    <w:rsid w:val="00135F04"/>
    <w:rsid w:val="001363FE"/>
    <w:rsid w:val="00137586"/>
    <w:rsid w:val="0014034C"/>
    <w:rsid w:val="00142C79"/>
    <w:rsid w:val="0014391E"/>
    <w:rsid w:val="00150FBA"/>
    <w:rsid w:val="0015249C"/>
    <w:rsid w:val="00152E41"/>
    <w:rsid w:val="00160008"/>
    <w:rsid w:val="0016090D"/>
    <w:rsid w:val="00160F2D"/>
    <w:rsid w:val="00164EE0"/>
    <w:rsid w:val="0017152A"/>
    <w:rsid w:val="00181A51"/>
    <w:rsid w:val="001836B4"/>
    <w:rsid w:val="001860B1"/>
    <w:rsid w:val="001874C8"/>
    <w:rsid w:val="00193276"/>
    <w:rsid w:val="00194472"/>
    <w:rsid w:val="00194965"/>
    <w:rsid w:val="00195BC6"/>
    <w:rsid w:val="001A01E4"/>
    <w:rsid w:val="001A209A"/>
    <w:rsid w:val="001A26DD"/>
    <w:rsid w:val="001A3A5B"/>
    <w:rsid w:val="001A5F6C"/>
    <w:rsid w:val="001A6396"/>
    <w:rsid w:val="001B0AEE"/>
    <w:rsid w:val="001B1794"/>
    <w:rsid w:val="001B28AA"/>
    <w:rsid w:val="001B3933"/>
    <w:rsid w:val="001B520E"/>
    <w:rsid w:val="001C22FE"/>
    <w:rsid w:val="001C34E5"/>
    <w:rsid w:val="001C668B"/>
    <w:rsid w:val="001C689C"/>
    <w:rsid w:val="001D1829"/>
    <w:rsid w:val="001D507C"/>
    <w:rsid w:val="001D6330"/>
    <w:rsid w:val="001E1F5E"/>
    <w:rsid w:val="001E2704"/>
    <w:rsid w:val="001E3748"/>
    <w:rsid w:val="001E40C2"/>
    <w:rsid w:val="001E42DD"/>
    <w:rsid w:val="001E4FB1"/>
    <w:rsid w:val="001E66CC"/>
    <w:rsid w:val="001E6B0F"/>
    <w:rsid w:val="001F4131"/>
    <w:rsid w:val="00200846"/>
    <w:rsid w:val="00203454"/>
    <w:rsid w:val="00203604"/>
    <w:rsid w:val="002046B1"/>
    <w:rsid w:val="00205BB2"/>
    <w:rsid w:val="00205DCC"/>
    <w:rsid w:val="00207170"/>
    <w:rsid w:val="002101E7"/>
    <w:rsid w:val="00211D9F"/>
    <w:rsid w:val="002139B1"/>
    <w:rsid w:val="00213B4E"/>
    <w:rsid w:val="002204C6"/>
    <w:rsid w:val="00222356"/>
    <w:rsid w:val="00223CAA"/>
    <w:rsid w:val="00224478"/>
    <w:rsid w:val="00224FBB"/>
    <w:rsid w:val="00226DE9"/>
    <w:rsid w:val="00227094"/>
    <w:rsid w:val="002309E7"/>
    <w:rsid w:val="00231BF7"/>
    <w:rsid w:val="0023243D"/>
    <w:rsid w:val="00232F84"/>
    <w:rsid w:val="00233C06"/>
    <w:rsid w:val="002350D8"/>
    <w:rsid w:val="00237D89"/>
    <w:rsid w:val="00240082"/>
    <w:rsid w:val="00241C2E"/>
    <w:rsid w:val="002456E9"/>
    <w:rsid w:val="002506FE"/>
    <w:rsid w:val="0025352C"/>
    <w:rsid w:val="00254938"/>
    <w:rsid w:val="00256648"/>
    <w:rsid w:val="002569C5"/>
    <w:rsid w:val="002576B5"/>
    <w:rsid w:val="00262769"/>
    <w:rsid w:val="002631D1"/>
    <w:rsid w:val="0026343E"/>
    <w:rsid w:val="002705CB"/>
    <w:rsid w:val="00270997"/>
    <w:rsid w:val="002714EB"/>
    <w:rsid w:val="002770A0"/>
    <w:rsid w:val="00277DFC"/>
    <w:rsid w:val="00283E04"/>
    <w:rsid w:val="00284651"/>
    <w:rsid w:val="00290706"/>
    <w:rsid w:val="0029372F"/>
    <w:rsid w:val="0029393A"/>
    <w:rsid w:val="002A1118"/>
    <w:rsid w:val="002A2184"/>
    <w:rsid w:val="002A2A68"/>
    <w:rsid w:val="002A392A"/>
    <w:rsid w:val="002A4AF1"/>
    <w:rsid w:val="002B142A"/>
    <w:rsid w:val="002B1FBB"/>
    <w:rsid w:val="002B25C6"/>
    <w:rsid w:val="002B29BC"/>
    <w:rsid w:val="002B3B22"/>
    <w:rsid w:val="002B54FA"/>
    <w:rsid w:val="002B5FC1"/>
    <w:rsid w:val="002B77FC"/>
    <w:rsid w:val="002C204B"/>
    <w:rsid w:val="002C4544"/>
    <w:rsid w:val="002C6562"/>
    <w:rsid w:val="002C7B6C"/>
    <w:rsid w:val="002C7BED"/>
    <w:rsid w:val="002D26F1"/>
    <w:rsid w:val="002D385F"/>
    <w:rsid w:val="002D65FD"/>
    <w:rsid w:val="002D6738"/>
    <w:rsid w:val="002D7D2B"/>
    <w:rsid w:val="002E05F8"/>
    <w:rsid w:val="002E162F"/>
    <w:rsid w:val="002E1845"/>
    <w:rsid w:val="002E3C43"/>
    <w:rsid w:val="002F02D1"/>
    <w:rsid w:val="002F7ECD"/>
    <w:rsid w:val="00305590"/>
    <w:rsid w:val="003117BB"/>
    <w:rsid w:val="003133B5"/>
    <w:rsid w:val="003146C6"/>
    <w:rsid w:val="00315631"/>
    <w:rsid w:val="003254BF"/>
    <w:rsid w:val="0033056D"/>
    <w:rsid w:val="00333BE5"/>
    <w:rsid w:val="003347CE"/>
    <w:rsid w:val="003349CA"/>
    <w:rsid w:val="00334E77"/>
    <w:rsid w:val="00335066"/>
    <w:rsid w:val="003353D1"/>
    <w:rsid w:val="0033759B"/>
    <w:rsid w:val="00337AEE"/>
    <w:rsid w:val="003434BC"/>
    <w:rsid w:val="003448D6"/>
    <w:rsid w:val="003462BC"/>
    <w:rsid w:val="00353708"/>
    <w:rsid w:val="00353971"/>
    <w:rsid w:val="00353EBC"/>
    <w:rsid w:val="003554E1"/>
    <w:rsid w:val="00360FBD"/>
    <w:rsid w:val="00362ECC"/>
    <w:rsid w:val="00371CFB"/>
    <w:rsid w:val="0037257F"/>
    <w:rsid w:val="00374D8A"/>
    <w:rsid w:val="00383951"/>
    <w:rsid w:val="003850BE"/>
    <w:rsid w:val="00387CF3"/>
    <w:rsid w:val="003955E6"/>
    <w:rsid w:val="00397B49"/>
    <w:rsid w:val="003A0FA4"/>
    <w:rsid w:val="003A1C25"/>
    <w:rsid w:val="003A4353"/>
    <w:rsid w:val="003A475A"/>
    <w:rsid w:val="003A73DC"/>
    <w:rsid w:val="003A7AAC"/>
    <w:rsid w:val="003C04AF"/>
    <w:rsid w:val="003C0D13"/>
    <w:rsid w:val="003C6AB2"/>
    <w:rsid w:val="003C6C05"/>
    <w:rsid w:val="003C77BA"/>
    <w:rsid w:val="003D0409"/>
    <w:rsid w:val="003D1C8F"/>
    <w:rsid w:val="003D2BB2"/>
    <w:rsid w:val="003D318D"/>
    <w:rsid w:val="003D3546"/>
    <w:rsid w:val="003D5151"/>
    <w:rsid w:val="003D5EAC"/>
    <w:rsid w:val="003D7BC7"/>
    <w:rsid w:val="003E0806"/>
    <w:rsid w:val="003E0F58"/>
    <w:rsid w:val="003E2C80"/>
    <w:rsid w:val="003E374C"/>
    <w:rsid w:val="003E5DF9"/>
    <w:rsid w:val="003E5FD3"/>
    <w:rsid w:val="003E7961"/>
    <w:rsid w:val="003F071A"/>
    <w:rsid w:val="003F193B"/>
    <w:rsid w:val="003F1D5D"/>
    <w:rsid w:val="003F3399"/>
    <w:rsid w:val="003F70E5"/>
    <w:rsid w:val="003F7B38"/>
    <w:rsid w:val="004040B9"/>
    <w:rsid w:val="00404B7F"/>
    <w:rsid w:val="00415EE4"/>
    <w:rsid w:val="00420CC9"/>
    <w:rsid w:val="00425BCB"/>
    <w:rsid w:val="00426910"/>
    <w:rsid w:val="004412AF"/>
    <w:rsid w:val="004419E6"/>
    <w:rsid w:val="00444C58"/>
    <w:rsid w:val="004502C5"/>
    <w:rsid w:val="00454732"/>
    <w:rsid w:val="00461F83"/>
    <w:rsid w:val="00465204"/>
    <w:rsid w:val="004672E8"/>
    <w:rsid w:val="004705D0"/>
    <w:rsid w:val="00472A88"/>
    <w:rsid w:val="0047705A"/>
    <w:rsid w:val="004801C4"/>
    <w:rsid w:val="004814F1"/>
    <w:rsid w:val="00481A98"/>
    <w:rsid w:val="00484FC8"/>
    <w:rsid w:val="00491B82"/>
    <w:rsid w:val="00494041"/>
    <w:rsid w:val="004940CC"/>
    <w:rsid w:val="00495B9A"/>
    <w:rsid w:val="004A4883"/>
    <w:rsid w:val="004B43EE"/>
    <w:rsid w:val="004B5553"/>
    <w:rsid w:val="004C2B7D"/>
    <w:rsid w:val="004C33A7"/>
    <w:rsid w:val="004C3F04"/>
    <w:rsid w:val="004C6A4D"/>
    <w:rsid w:val="004C752A"/>
    <w:rsid w:val="004D3651"/>
    <w:rsid w:val="004E1EAF"/>
    <w:rsid w:val="004E1F18"/>
    <w:rsid w:val="004E1F53"/>
    <w:rsid w:val="004E4164"/>
    <w:rsid w:val="004E4B33"/>
    <w:rsid w:val="004E4C3F"/>
    <w:rsid w:val="004F0191"/>
    <w:rsid w:val="004F1555"/>
    <w:rsid w:val="004F3B54"/>
    <w:rsid w:val="00501FA0"/>
    <w:rsid w:val="005040DD"/>
    <w:rsid w:val="005045FA"/>
    <w:rsid w:val="005079E0"/>
    <w:rsid w:val="00512724"/>
    <w:rsid w:val="00515FCB"/>
    <w:rsid w:val="00520436"/>
    <w:rsid w:val="00523746"/>
    <w:rsid w:val="00524FFA"/>
    <w:rsid w:val="0052719E"/>
    <w:rsid w:val="005324BF"/>
    <w:rsid w:val="00545003"/>
    <w:rsid w:val="00546DFF"/>
    <w:rsid w:val="00551316"/>
    <w:rsid w:val="00554255"/>
    <w:rsid w:val="005545A7"/>
    <w:rsid w:val="00560D21"/>
    <w:rsid w:val="00561F12"/>
    <w:rsid w:val="00562373"/>
    <w:rsid w:val="0057149F"/>
    <w:rsid w:val="00572DB2"/>
    <w:rsid w:val="00575A7C"/>
    <w:rsid w:val="005768C4"/>
    <w:rsid w:val="005775D8"/>
    <w:rsid w:val="00580645"/>
    <w:rsid w:val="00581703"/>
    <w:rsid w:val="00583B3A"/>
    <w:rsid w:val="005844C9"/>
    <w:rsid w:val="00592B4A"/>
    <w:rsid w:val="00595442"/>
    <w:rsid w:val="005968D8"/>
    <w:rsid w:val="005971A3"/>
    <w:rsid w:val="005B2A8E"/>
    <w:rsid w:val="005B31FA"/>
    <w:rsid w:val="005B6BA0"/>
    <w:rsid w:val="005C2383"/>
    <w:rsid w:val="005C2E43"/>
    <w:rsid w:val="005C63B8"/>
    <w:rsid w:val="005C7F4F"/>
    <w:rsid w:val="005D4029"/>
    <w:rsid w:val="005E170B"/>
    <w:rsid w:val="005E59FC"/>
    <w:rsid w:val="005E77BD"/>
    <w:rsid w:val="005F2A99"/>
    <w:rsid w:val="005F2EB3"/>
    <w:rsid w:val="005F3B53"/>
    <w:rsid w:val="005F521B"/>
    <w:rsid w:val="005F5900"/>
    <w:rsid w:val="005F7786"/>
    <w:rsid w:val="00600D71"/>
    <w:rsid w:val="00602B29"/>
    <w:rsid w:val="00603F06"/>
    <w:rsid w:val="00604BD1"/>
    <w:rsid w:val="00607EB6"/>
    <w:rsid w:val="0061156C"/>
    <w:rsid w:val="00611A9C"/>
    <w:rsid w:val="006139B6"/>
    <w:rsid w:val="006217D7"/>
    <w:rsid w:val="006249FF"/>
    <w:rsid w:val="00624CA8"/>
    <w:rsid w:val="00632F15"/>
    <w:rsid w:val="006345C2"/>
    <w:rsid w:val="00634847"/>
    <w:rsid w:val="00637026"/>
    <w:rsid w:val="00640B3A"/>
    <w:rsid w:val="00642234"/>
    <w:rsid w:val="00642D3D"/>
    <w:rsid w:val="00650905"/>
    <w:rsid w:val="006612B8"/>
    <w:rsid w:val="0066167A"/>
    <w:rsid w:val="006628D9"/>
    <w:rsid w:val="0066442B"/>
    <w:rsid w:val="00667C2F"/>
    <w:rsid w:val="006736BD"/>
    <w:rsid w:val="00674B05"/>
    <w:rsid w:val="0067797D"/>
    <w:rsid w:val="00680C61"/>
    <w:rsid w:val="00683A0C"/>
    <w:rsid w:val="0068521A"/>
    <w:rsid w:val="00686FBE"/>
    <w:rsid w:val="006917C2"/>
    <w:rsid w:val="006943CC"/>
    <w:rsid w:val="00694A3F"/>
    <w:rsid w:val="00694CBF"/>
    <w:rsid w:val="00695FA7"/>
    <w:rsid w:val="00696EAE"/>
    <w:rsid w:val="0069743F"/>
    <w:rsid w:val="00697DDF"/>
    <w:rsid w:val="006A303A"/>
    <w:rsid w:val="006A4923"/>
    <w:rsid w:val="006A4927"/>
    <w:rsid w:val="006B0EEC"/>
    <w:rsid w:val="006C4BE1"/>
    <w:rsid w:val="006C68E5"/>
    <w:rsid w:val="006C714B"/>
    <w:rsid w:val="006D374B"/>
    <w:rsid w:val="006E597C"/>
    <w:rsid w:val="006E606A"/>
    <w:rsid w:val="006E797B"/>
    <w:rsid w:val="006F1591"/>
    <w:rsid w:val="006F4205"/>
    <w:rsid w:val="007001D1"/>
    <w:rsid w:val="007048F5"/>
    <w:rsid w:val="007062C4"/>
    <w:rsid w:val="0070710B"/>
    <w:rsid w:val="00707971"/>
    <w:rsid w:val="00714F9D"/>
    <w:rsid w:val="00731B3C"/>
    <w:rsid w:val="007335D8"/>
    <w:rsid w:val="007346A6"/>
    <w:rsid w:val="007379C5"/>
    <w:rsid w:val="00737B73"/>
    <w:rsid w:val="00737E14"/>
    <w:rsid w:val="00741C15"/>
    <w:rsid w:val="00742163"/>
    <w:rsid w:val="007442FA"/>
    <w:rsid w:val="00744846"/>
    <w:rsid w:val="00744CC5"/>
    <w:rsid w:val="007553CD"/>
    <w:rsid w:val="00756D10"/>
    <w:rsid w:val="007628B2"/>
    <w:rsid w:val="007637A2"/>
    <w:rsid w:val="00764B88"/>
    <w:rsid w:val="00766DDC"/>
    <w:rsid w:val="00770060"/>
    <w:rsid w:val="007709AA"/>
    <w:rsid w:val="00772136"/>
    <w:rsid w:val="00773B43"/>
    <w:rsid w:val="00774CEC"/>
    <w:rsid w:val="0077668C"/>
    <w:rsid w:val="00777B48"/>
    <w:rsid w:val="00782DE4"/>
    <w:rsid w:val="007859E2"/>
    <w:rsid w:val="00786D62"/>
    <w:rsid w:val="00795354"/>
    <w:rsid w:val="007A0305"/>
    <w:rsid w:val="007A2ACC"/>
    <w:rsid w:val="007B373B"/>
    <w:rsid w:val="007C6174"/>
    <w:rsid w:val="007D20F5"/>
    <w:rsid w:val="007D2D2A"/>
    <w:rsid w:val="007D32A9"/>
    <w:rsid w:val="007E1C2A"/>
    <w:rsid w:val="007E1C48"/>
    <w:rsid w:val="007E30E6"/>
    <w:rsid w:val="007E3BC0"/>
    <w:rsid w:val="007E59EE"/>
    <w:rsid w:val="007E65AD"/>
    <w:rsid w:val="007E68C7"/>
    <w:rsid w:val="007E6CCF"/>
    <w:rsid w:val="007E74BC"/>
    <w:rsid w:val="007F0943"/>
    <w:rsid w:val="007F1456"/>
    <w:rsid w:val="007F3C79"/>
    <w:rsid w:val="007F6294"/>
    <w:rsid w:val="00811FF4"/>
    <w:rsid w:val="00813D27"/>
    <w:rsid w:val="00815B47"/>
    <w:rsid w:val="008201CB"/>
    <w:rsid w:val="00821C36"/>
    <w:rsid w:val="0082251E"/>
    <w:rsid w:val="00822BFA"/>
    <w:rsid w:val="0082307F"/>
    <w:rsid w:val="0082420A"/>
    <w:rsid w:val="008243B6"/>
    <w:rsid w:val="00826BA6"/>
    <w:rsid w:val="0083084C"/>
    <w:rsid w:val="00830F08"/>
    <w:rsid w:val="00837C5B"/>
    <w:rsid w:val="008402C1"/>
    <w:rsid w:val="0084797F"/>
    <w:rsid w:val="00850538"/>
    <w:rsid w:val="00855760"/>
    <w:rsid w:val="00860936"/>
    <w:rsid w:val="0086575F"/>
    <w:rsid w:val="00865D21"/>
    <w:rsid w:val="00866152"/>
    <w:rsid w:val="00870047"/>
    <w:rsid w:val="00875C9E"/>
    <w:rsid w:val="00875FD1"/>
    <w:rsid w:val="008771A6"/>
    <w:rsid w:val="008857FB"/>
    <w:rsid w:val="00885B2D"/>
    <w:rsid w:val="00893C8C"/>
    <w:rsid w:val="008A1A48"/>
    <w:rsid w:val="008A4AD0"/>
    <w:rsid w:val="008A5E44"/>
    <w:rsid w:val="008B06EC"/>
    <w:rsid w:val="008B4673"/>
    <w:rsid w:val="008B7A39"/>
    <w:rsid w:val="008C0774"/>
    <w:rsid w:val="008C2F53"/>
    <w:rsid w:val="008C353A"/>
    <w:rsid w:val="008C78BC"/>
    <w:rsid w:val="008D680A"/>
    <w:rsid w:val="008E098C"/>
    <w:rsid w:val="008E5258"/>
    <w:rsid w:val="008E6FE0"/>
    <w:rsid w:val="008F015D"/>
    <w:rsid w:val="008F180F"/>
    <w:rsid w:val="008F43BE"/>
    <w:rsid w:val="0090066F"/>
    <w:rsid w:val="00901946"/>
    <w:rsid w:val="00902E78"/>
    <w:rsid w:val="00903495"/>
    <w:rsid w:val="00903AFC"/>
    <w:rsid w:val="009051BD"/>
    <w:rsid w:val="00906C9F"/>
    <w:rsid w:val="009127C8"/>
    <w:rsid w:val="00912CB5"/>
    <w:rsid w:val="009156B8"/>
    <w:rsid w:val="00915E20"/>
    <w:rsid w:val="00916371"/>
    <w:rsid w:val="009168F0"/>
    <w:rsid w:val="009214CB"/>
    <w:rsid w:val="009246E0"/>
    <w:rsid w:val="00925C1F"/>
    <w:rsid w:val="0092628D"/>
    <w:rsid w:val="00926612"/>
    <w:rsid w:val="00932B04"/>
    <w:rsid w:val="009345FB"/>
    <w:rsid w:val="00942135"/>
    <w:rsid w:val="009432B2"/>
    <w:rsid w:val="009457AC"/>
    <w:rsid w:val="009478F1"/>
    <w:rsid w:val="00947FFC"/>
    <w:rsid w:val="009502D9"/>
    <w:rsid w:val="00952701"/>
    <w:rsid w:val="0095421E"/>
    <w:rsid w:val="00960F5C"/>
    <w:rsid w:val="00964E91"/>
    <w:rsid w:val="00966DA5"/>
    <w:rsid w:val="00973A81"/>
    <w:rsid w:val="00973F88"/>
    <w:rsid w:val="009811DC"/>
    <w:rsid w:val="00984A35"/>
    <w:rsid w:val="00992A64"/>
    <w:rsid w:val="00996077"/>
    <w:rsid w:val="009A08E2"/>
    <w:rsid w:val="009A676D"/>
    <w:rsid w:val="009B1EF5"/>
    <w:rsid w:val="009B2FED"/>
    <w:rsid w:val="009B3580"/>
    <w:rsid w:val="009B4CB9"/>
    <w:rsid w:val="009B6A3D"/>
    <w:rsid w:val="009C06A0"/>
    <w:rsid w:val="009C3019"/>
    <w:rsid w:val="009C37FD"/>
    <w:rsid w:val="009C633E"/>
    <w:rsid w:val="009C73EE"/>
    <w:rsid w:val="009D37CB"/>
    <w:rsid w:val="009D5D67"/>
    <w:rsid w:val="009D76C7"/>
    <w:rsid w:val="009E1CD7"/>
    <w:rsid w:val="009E2AE0"/>
    <w:rsid w:val="009E392F"/>
    <w:rsid w:val="009E5F68"/>
    <w:rsid w:val="009F15C2"/>
    <w:rsid w:val="009F4FAA"/>
    <w:rsid w:val="009F5A38"/>
    <w:rsid w:val="009F734B"/>
    <w:rsid w:val="00A01407"/>
    <w:rsid w:val="00A044EE"/>
    <w:rsid w:val="00A05A66"/>
    <w:rsid w:val="00A13BEE"/>
    <w:rsid w:val="00A255AA"/>
    <w:rsid w:val="00A26786"/>
    <w:rsid w:val="00A31E89"/>
    <w:rsid w:val="00A31F53"/>
    <w:rsid w:val="00A323BE"/>
    <w:rsid w:val="00A35FC5"/>
    <w:rsid w:val="00A3725E"/>
    <w:rsid w:val="00A37458"/>
    <w:rsid w:val="00A400A6"/>
    <w:rsid w:val="00A40335"/>
    <w:rsid w:val="00A463ED"/>
    <w:rsid w:val="00A46817"/>
    <w:rsid w:val="00A52261"/>
    <w:rsid w:val="00A527E4"/>
    <w:rsid w:val="00A60142"/>
    <w:rsid w:val="00A62EAA"/>
    <w:rsid w:val="00A651A0"/>
    <w:rsid w:val="00A66132"/>
    <w:rsid w:val="00A66B23"/>
    <w:rsid w:val="00A67CD6"/>
    <w:rsid w:val="00A72435"/>
    <w:rsid w:val="00A72BA5"/>
    <w:rsid w:val="00A756B5"/>
    <w:rsid w:val="00A8685D"/>
    <w:rsid w:val="00A86A88"/>
    <w:rsid w:val="00A93913"/>
    <w:rsid w:val="00A9557F"/>
    <w:rsid w:val="00A95EDA"/>
    <w:rsid w:val="00A9609C"/>
    <w:rsid w:val="00A96F26"/>
    <w:rsid w:val="00A9748E"/>
    <w:rsid w:val="00AA1EB9"/>
    <w:rsid w:val="00AA2469"/>
    <w:rsid w:val="00AA5C88"/>
    <w:rsid w:val="00AB0155"/>
    <w:rsid w:val="00AB6415"/>
    <w:rsid w:val="00AC2521"/>
    <w:rsid w:val="00AC6763"/>
    <w:rsid w:val="00AC764D"/>
    <w:rsid w:val="00AD1ADE"/>
    <w:rsid w:val="00AD2875"/>
    <w:rsid w:val="00AE1C20"/>
    <w:rsid w:val="00AE3280"/>
    <w:rsid w:val="00AF1F7C"/>
    <w:rsid w:val="00AF1FF1"/>
    <w:rsid w:val="00AF3766"/>
    <w:rsid w:val="00AF5EEF"/>
    <w:rsid w:val="00AF6185"/>
    <w:rsid w:val="00B02FB7"/>
    <w:rsid w:val="00B06D3E"/>
    <w:rsid w:val="00B16D04"/>
    <w:rsid w:val="00B173C0"/>
    <w:rsid w:val="00B21B04"/>
    <w:rsid w:val="00B239EE"/>
    <w:rsid w:val="00B30969"/>
    <w:rsid w:val="00B35604"/>
    <w:rsid w:val="00B4032F"/>
    <w:rsid w:val="00B4255B"/>
    <w:rsid w:val="00B45DBD"/>
    <w:rsid w:val="00B45F54"/>
    <w:rsid w:val="00B60051"/>
    <w:rsid w:val="00B6143F"/>
    <w:rsid w:val="00B64A7C"/>
    <w:rsid w:val="00B73F5E"/>
    <w:rsid w:val="00B84FC7"/>
    <w:rsid w:val="00B85A8C"/>
    <w:rsid w:val="00B867EE"/>
    <w:rsid w:val="00B9056B"/>
    <w:rsid w:val="00B90781"/>
    <w:rsid w:val="00BA1C1B"/>
    <w:rsid w:val="00BA53F7"/>
    <w:rsid w:val="00BA5C03"/>
    <w:rsid w:val="00BA5F46"/>
    <w:rsid w:val="00BB283E"/>
    <w:rsid w:val="00BB7DA5"/>
    <w:rsid w:val="00BC545E"/>
    <w:rsid w:val="00BC5EB7"/>
    <w:rsid w:val="00BC7850"/>
    <w:rsid w:val="00BD094B"/>
    <w:rsid w:val="00BD0FCC"/>
    <w:rsid w:val="00BD356A"/>
    <w:rsid w:val="00BD6132"/>
    <w:rsid w:val="00BD6726"/>
    <w:rsid w:val="00BE6A27"/>
    <w:rsid w:val="00BF5487"/>
    <w:rsid w:val="00BF690C"/>
    <w:rsid w:val="00BF7598"/>
    <w:rsid w:val="00C0449B"/>
    <w:rsid w:val="00C11D5B"/>
    <w:rsid w:val="00C16BC0"/>
    <w:rsid w:val="00C20CA0"/>
    <w:rsid w:val="00C2194C"/>
    <w:rsid w:val="00C235B7"/>
    <w:rsid w:val="00C236D5"/>
    <w:rsid w:val="00C25175"/>
    <w:rsid w:val="00C32C9A"/>
    <w:rsid w:val="00C353D2"/>
    <w:rsid w:val="00C3642B"/>
    <w:rsid w:val="00C37E0E"/>
    <w:rsid w:val="00C4317A"/>
    <w:rsid w:val="00C43573"/>
    <w:rsid w:val="00C54FC2"/>
    <w:rsid w:val="00C55BFF"/>
    <w:rsid w:val="00C61F4C"/>
    <w:rsid w:val="00C63C5C"/>
    <w:rsid w:val="00C64669"/>
    <w:rsid w:val="00C66151"/>
    <w:rsid w:val="00C77A98"/>
    <w:rsid w:val="00C80B93"/>
    <w:rsid w:val="00C81B9E"/>
    <w:rsid w:val="00C821BE"/>
    <w:rsid w:val="00C8627A"/>
    <w:rsid w:val="00C86CC7"/>
    <w:rsid w:val="00C92B30"/>
    <w:rsid w:val="00C93B11"/>
    <w:rsid w:val="00C94258"/>
    <w:rsid w:val="00C96D8F"/>
    <w:rsid w:val="00C96DAE"/>
    <w:rsid w:val="00CA5C86"/>
    <w:rsid w:val="00CB3945"/>
    <w:rsid w:val="00CB5520"/>
    <w:rsid w:val="00CB604A"/>
    <w:rsid w:val="00CB6C44"/>
    <w:rsid w:val="00CD0BCA"/>
    <w:rsid w:val="00CD41C6"/>
    <w:rsid w:val="00CD438F"/>
    <w:rsid w:val="00CD474B"/>
    <w:rsid w:val="00CD5BAF"/>
    <w:rsid w:val="00CD6C09"/>
    <w:rsid w:val="00CE0A15"/>
    <w:rsid w:val="00CF1010"/>
    <w:rsid w:val="00CF1D78"/>
    <w:rsid w:val="00CF7328"/>
    <w:rsid w:val="00CF766F"/>
    <w:rsid w:val="00D00D27"/>
    <w:rsid w:val="00D0143B"/>
    <w:rsid w:val="00D03D20"/>
    <w:rsid w:val="00D03D41"/>
    <w:rsid w:val="00D05E0C"/>
    <w:rsid w:val="00D1000C"/>
    <w:rsid w:val="00D119C2"/>
    <w:rsid w:val="00D11F09"/>
    <w:rsid w:val="00D14D77"/>
    <w:rsid w:val="00D14DE4"/>
    <w:rsid w:val="00D17E6C"/>
    <w:rsid w:val="00D20C5E"/>
    <w:rsid w:val="00D2127B"/>
    <w:rsid w:val="00D278E2"/>
    <w:rsid w:val="00D31740"/>
    <w:rsid w:val="00D31B77"/>
    <w:rsid w:val="00D32B54"/>
    <w:rsid w:val="00D37354"/>
    <w:rsid w:val="00D41ADF"/>
    <w:rsid w:val="00D4673C"/>
    <w:rsid w:val="00D524C2"/>
    <w:rsid w:val="00D53302"/>
    <w:rsid w:val="00D536D1"/>
    <w:rsid w:val="00D5476F"/>
    <w:rsid w:val="00D550C0"/>
    <w:rsid w:val="00D5546B"/>
    <w:rsid w:val="00D5607A"/>
    <w:rsid w:val="00D573DB"/>
    <w:rsid w:val="00D57741"/>
    <w:rsid w:val="00D63122"/>
    <w:rsid w:val="00D70D29"/>
    <w:rsid w:val="00D725FF"/>
    <w:rsid w:val="00D73551"/>
    <w:rsid w:val="00D756BB"/>
    <w:rsid w:val="00D75904"/>
    <w:rsid w:val="00D80071"/>
    <w:rsid w:val="00D82CD7"/>
    <w:rsid w:val="00D82D18"/>
    <w:rsid w:val="00D847C8"/>
    <w:rsid w:val="00D84918"/>
    <w:rsid w:val="00D87A6F"/>
    <w:rsid w:val="00D87EA8"/>
    <w:rsid w:val="00D90271"/>
    <w:rsid w:val="00DA3410"/>
    <w:rsid w:val="00DA4ABC"/>
    <w:rsid w:val="00DA58E1"/>
    <w:rsid w:val="00DB4569"/>
    <w:rsid w:val="00DB58C0"/>
    <w:rsid w:val="00DC31A8"/>
    <w:rsid w:val="00DC74F6"/>
    <w:rsid w:val="00DC7F21"/>
    <w:rsid w:val="00DD241C"/>
    <w:rsid w:val="00DD6B45"/>
    <w:rsid w:val="00DE63BF"/>
    <w:rsid w:val="00DE695E"/>
    <w:rsid w:val="00DE708B"/>
    <w:rsid w:val="00DF0BEB"/>
    <w:rsid w:val="00DF3491"/>
    <w:rsid w:val="00DF4F5C"/>
    <w:rsid w:val="00DF6675"/>
    <w:rsid w:val="00E01848"/>
    <w:rsid w:val="00E0329E"/>
    <w:rsid w:val="00E0516D"/>
    <w:rsid w:val="00E16E69"/>
    <w:rsid w:val="00E2240C"/>
    <w:rsid w:val="00E22922"/>
    <w:rsid w:val="00E23AE4"/>
    <w:rsid w:val="00E274FC"/>
    <w:rsid w:val="00E275F2"/>
    <w:rsid w:val="00E27BF4"/>
    <w:rsid w:val="00E314BD"/>
    <w:rsid w:val="00E32BE6"/>
    <w:rsid w:val="00E32C3E"/>
    <w:rsid w:val="00E33F29"/>
    <w:rsid w:val="00E409B4"/>
    <w:rsid w:val="00E468FC"/>
    <w:rsid w:val="00E50F4D"/>
    <w:rsid w:val="00E5249E"/>
    <w:rsid w:val="00E52815"/>
    <w:rsid w:val="00E63814"/>
    <w:rsid w:val="00E63F3E"/>
    <w:rsid w:val="00E763D4"/>
    <w:rsid w:val="00E825F0"/>
    <w:rsid w:val="00E841A1"/>
    <w:rsid w:val="00E8477D"/>
    <w:rsid w:val="00E85217"/>
    <w:rsid w:val="00E90C35"/>
    <w:rsid w:val="00E91F41"/>
    <w:rsid w:val="00E95855"/>
    <w:rsid w:val="00EA077C"/>
    <w:rsid w:val="00EA43AC"/>
    <w:rsid w:val="00EA4D7A"/>
    <w:rsid w:val="00EB0AB4"/>
    <w:rsid w:val="00EB528A"/>
    <w:rsid w:val="00EC3D87"/>
    <w:rsid w:val="00EC459F"/>
    <w:rsid w:val="00EC4D9D"/>
    <w:rsid w:val="00EC541D"/>
    <w:rsid w:val="00EC5EEA"/>
    <w:rsid w:val="00ED474C"/>
    <w:rsid w:val="00ED5134"/>
    <w:rsid w:val="00ED6B5E"/>
    <w:rsid w:val="00EE5F5A"/>
    <w:rsid w:val="00EE6816"/>
    <w:rsid w:val="00EE74DF"/>
    <w:rsid w:val="00EF019A"/>
    <w:rsid w:val="00EF121E"/>
    <w:rsid w:val="00EF3F13"/>
    <w:rsid w:val="00F02A34"/>
    <w:rsid w:val="00F079E5"/>
    <w:rsid w:val="00F20518"/>
    <w:rsid w:val="00F223DB"/>
    <w:rsid w:val="00F22B2D"/>
    <w:rsid w:val="00F24355"/>
    <w:rsid w:val="00F265D3"/>
    <w:rsid w:val="00F26F27"/>
    <w:rsid w:val="00F30293"/>
    <w:rsid w:val="00F330AD"/>
    <w:rsid w:val="00F42105"/>
    <w:rsid w:val="00F42AAE"/>
    <w:rsid w:val="00F438C1"/>
    <w:rsid w:val="00F44421"/>
    <w:rsid w:val="00F476DA"/>
    <w:rsid w:val="00F53520"/>
    <w:rsid w:val="00F60BF1"/>
    <w:rsid w:val="00F62F71"/>
    <w:rsid w:val="00F67771"/>
    <w:rsid w:val="00F728B2"/>
    <w:rsid w:val="00F76136"/>
    <w:rsid w:val="00F77839"/>
    <w:rsid w:val="00F8068C"/>
    <w:rsid w:val="00F811BB"/>
    <w:rsid w:val="00F84D27"/>
    <w:rsid w:val="00F8574F"/>
    <w:rsid w:val="00F861B3"/>
    <w:rsid w:val="00F9555C"/>
    <w:rsid w:val="00FC0EB0"/>
    <w:rsid w:val="00FC2A0F"/>
    <w:rsid w:val="00FC2BAD"/>
    <w:rsid w:val="00FC79D6"/>
    <w:rsid w:val="00FD00F2"/>
    <w:rsid w:val="00FD35F7"/>
    <w:rsid w:val="00FD3CB4"/>
    <w:rsid w:val="00FE5F2A"/>
    <w:rsid w:val="00FF6376"/>
    <w:rsid w:val="00FF6431"/>
    <w:rsid w:val="00FF689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8CC7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lsdException w:name="heading 5" w:uiPriority="0"/>
    <w:lsdException w:name="heading 6" w:uiPriority="0" w:qFormat="1"/>
    <w:lsdException w:name="heading 7" w:uiPriority="0" w:qFormat="1"/>
    <w:lsdException w:name="heading 8" w:uiPriority="0" w:qFormat="1"/>
    <w:lsdException w:name="heading 9" w:uiPriority="0" w:qFormat="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header" w:locked="1"/>
    <w:lsdException w:name="footer" w:locked="1"/>
    <w:lsdException w:name="caption" w:uiPriority="0" w:qFormat="1"/>
    <w:lsdException w:name="Title" w:locked="1" w:semiHidden="0" w:uiPriority="0" w:unhideWhenUsed="0" w:qFormat="1"/>
    <w:lsdException w:name="Default Paragraph Font" w:locked="1" w:semiHidden="0" w:uiPriority="0" w:unhideWhenUsed="0"/>
    <w:lsdException w:name="Subtitle" w:semiHidden="0" w:uiPriority="0" w:unhideWhenUsed="0"/>
    <w:lsdException w:name="Strong" w:semiHidden="0" w:uiPriority="0" w:unhideWhenUsed="0"/>
    <w:lsdException w:name="Emphasis" w:semiHidden="0" w:uiPriority="0" w:unhideWhenUsed="0"/>
    <w:lsdException w:name="Normal (Web)" w:locked="1"/>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locked="1"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6726"/>
    <w:rPr>
      <w:lang w:eastAsia="en-US"/>
    </w:rPr>
  </w:style>
  <w:style w:type="paragraph" w:styleId="Heading1">
    <w:name w:val="heading 1"/>
    <w:basedOn w:val="ConfHeading1"/>
    <w:next w:val="Normal"/>
    <w:link w:val="Heading1Char"/>
    <w:uiPriority w:val="99"/>
    <w:qFormat/>
    <w:rsid w:val="00B64A7C"/>
    <w:pPr>
      <w:outlineLvl w:val="0"/>
    </w:pPr>
  </w:style>
  <w:style w:type="paragraph" w:styleId="Heading2">
    <w:name w:val="heading 2"/>
    <w:basedOn w:val="Conf-Heading2"/>
    <w:next w:val="Normal"/>
    <w:link w:val="Heading2Char"/>
    <w:uiPriority w:val="99"/>
    <w:qFormat/>
    <w:rsid w:val="00B64A7C"/>
    <w:pPr>
      <w:outlineLvl w:val="1"/>
    </w:pPr>
  </w:style>
  <w:style w:type="paragraph" w:styleId="Heading3">
    <w:name w:val="heading 3"/>
    <w:basedOn w:val="Conf-Heading3"/>
    <w:next w:val="Normal"/>
    <w:link w:val="Heading3Char"/>
    <w:uiPriority w:val="99"/>
    <w:qFormat/>
    <w:rsid w:val="00B64A7C"/>
    <w:pPr>
      <w:outlineLvl w:val="2"/>
    </w:pPr>
  </w:style>
  <w:style w:type="paragraph" w:styleId="Heading4">
    <w:name w:val="heading 4"/>
    <w:basedOn w:val="Normal"/>
    <w:next w:val="Normal"/>
    <w:link w:val="Heading4Char"/>
    <w:unhideWhenUsed/>
    <w:rsid w:val="00A05A66"/>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64A7C"/>
    <w:rPr>
      <w:rFonts w:ascii="Arial" w:hAnsi="Arial" w:cs="Arial"/>
      <w:b/>
      <w:bCs/>
      <w:sz w:val="28"/>
      <w:szCs w:val="24"/>
      <w:lang w:eastAsia="en-US"/>
    </w:rPr>
  </w:style>
  <w:style w:type="character" w:customStyle="1" w:styleId="Heading2Char">
    <w:name w:val="Heading 2 Char"/>
    <w:basedOn w:val="DefaultParagraphFont"/>
    <w:link w:val="Heading2"/>
    <w:uiPriority w:val="99"/>
    <w:locked/>
    <w:rsid w:val="00B64A7C"/>
    <w:rPr>
      <w:rFonts w:ascii="Arial" w:hAnsi="Arial" w:cs="Arial"/>
      <w:b/>
      <w:bCs/>
      <w:lang w:eastAsia="en-US"/>
    </w:rPr>
  </w:style>
  <w:style w:type="character" w:customStyle="1" w:styleId="Heading3Char">
    <w:name w:val="Heading 3 Char"/>
    <w:basedOn w:val="DefaultParagraphFont"/>
    <w:link w:val="Heading3"/>
    <w:uiPriority w:val="99"/>
    <w:locked/>
    <w:rsid w:val="00B64A7C"/>
    <w:rPr>
      <w:i/>
      <w:iCs/>
      <w:lang w:eastAsia="en-US"/>
    </w:rPr>
  </w:style>
  <w:style w:type="paragraph" w:styleId="NormalWeb">
    <w:name w:val="Normal (Web)"/>
    <w:basedOn w:val="Normal"/>
    <w:uiPriority w:val="99"/>
    <w:rsid w:val="00F20518"/>
    <w:pPr>
      <w:spacing w:before="100" w:beforeAutospacing="1" w:after="100" w:afterAutospacing="1"/>
    </w:pPr>
    <w:rPr>
      <w:rFonts w:ascii="Verdana" w:hAnsi="Verdana" w:cs="Verdana"/>
      <w:sz w:val="16"/>
      <w:szCs w:val="16"/>
    </w:rPr>
  </w:style>
  <w:style w:type="paragraph" w:customStyle="1" w:styleId="Conf-Heading2">
    <w:name w:val="Conf -  Heading 2"/>
    <w:next w:val="Conf-Text"/>
    <w:uiPriority w:val="99"/>
    <w:rsid w:val="00575A7C"/>
    <w:pPr>
      <w:spacing w:after="120"/>
    </w:pPr>
    <w:rPr>
      <w:rFonts w:ascii="Arial" w:hAnsi="Arial" w:cs="Arial"/>
      <w:b/>
      <w:bCs/>
      <w:lang w:eastAsia="en-US"/>
    </w:rPr>
  </w:style>
  <w:style w:type="paragraph" w:customStyle="1" w:styleId="Conf-Text">
    <w:name w:val="Conf - Text"/>
    <w:basedOn w:val="Normal"/>
    <w:uiPriority w:val="99"/>
    <w:qFormat/>
    <w:rsid w:val="005040DD"/>
  </w:style>
  <w:style w:type="paragraph" w:customStyle="1" w:styleId="Conf-Heading3">
    <w:name w:val="Conf - Heading 3"/>
    <w:uiPriority w:val="99"/>
    <w:rsid w:val="006612B8"/>
    <w:pPr>
      <w:spacing w:before="120" w:after="40"/>
    </w:pPr>
    <w:rPr>
      <w:i/>
      <w:iCs/>
      <w:lang w:eastAsia="en-US"/>
    </w:rPr>
  </w:style>
  <w:style w:type="paragraph" w:customStyle="1" w:styleId="Conf-FigureCaption">
    <w:name w:val="Conf - Figure Caption"/>
    <w:basedOn w:val="Normal"/>
    <w:uiPriority w:val="99"/>
    <w:qFormat/>
    <w:rsid w:val="00A37458"/>
    <w:pPr>
      <w:spacing w:before="100" w:after="200"/>
      <w:jc w:val="center"/>
    </w:pPr>
    <w:rPr>
      <w:b/>
      <w:bCs/>
    </w:rPr>
  </w:style>
  <w:style w:type="paragraph" w:customStyle="1" w:styleId="Conf-ReferencesHeading">
    <w:name w:val="Conf - References Heading"/>
    <w:next w:val="Conf-Text"/>
    <w:link w:val="Conf-ReferencesHeadingChar"/>
    <w:uiPriority w:val="99"/>
    <w:rsid w:val="00C43573"/>
    <w:pPr>
      <w:spacing w:before="160" w:after="40"/>
    </w:pPr>
    <w:rPr>
      <w:rFonts w:ascii="Arial" w:hAnsi="Arial" w:cs="Arial"/>
      <w:b/>
      <w:bCs/>
      <w:sz w:val="24"/>
      <w:szCs w:val="24"/>
      <w:lang w:eastAsia="en-US"/>
    </w:rPr>
  </w:style>
  <w:style w:type="paragraph" w:customStyle="1" w:styleId="Conf-Figure">
    <w:name w:val="Conf - Figure"/>
    <w:basedOn w:val="Conf-FigureCaption"/>
    <w:uiPriority w:val="99"/>
    <w:rsid w:val="00F20518"/>
    <w:pPr>
      <w:spacing w:before="200" w:after="40"/>
    </w:pPr>
  </w:style>
  <w:style w:type="paragraph" w:styleId="Header">
    <w:name w:val="header"/>
    <w:basedOn w:val="Normal"/>
    <w:link w:val="HeaderChar"/>
    <w:uiPriority w:val="99"/>
    <w:rsid w:val="00F20518"/>
    <w:pPr>
      <w:tabs>
        <w:tab w:val="center" w:pos="4153"/>
        <w:tab w:val="right" w:pos="8306"/>
      </w:tabs>
    </w:pPr>
  </w:style>
  <w:style w:type="character" w:customStyle="1" w:styleId="HeaderChar">
    <w:name w:val="Header Char"/>
    <w:basedOn w:val="DefaultParagraphFont"/>
    <w:link w:val="Header"/>
    <w:uiPriority w:val="99"/>
    <w:semiHidden/>
    <w:locked/>
    <w:rsid w:val="00F20518"/>
    <w:rPr>
      <w:rFonts w:cs="Times New Roman"/>
      <w:sz w:val="24"/>
      <w:szCs w:val="24"/>
      <w:lang w:eastAsia="en-US"/>
    </w:rPr>
  </w:style>
  <w:style w:type="paragraph" w:styleId="Footer">
    <w:name w:val="footer"/>
    <w:basedOn w:val="Normal"/>
    <w:link w:val="FooterChar"/>
    <w:uiPriority w:val="99"/>
    <w:rsid w:val="00F20518"/>
    <w:pPr>
      <w:tabs>
        <w:tab w:val="center" w:pos="4153"/>
        <w:tab w:val="right" w:pos="8306"/>
      </w:tabs>
    </w:pPr>
  </w:style>
  <w:style w:type="character" w:customStyle="1" w:styleId="FooterChar">
    <w:name w:val="Footer Char"/>
    <w:basedOn w:val="DefaultParagraphFont"/>
    <w:link w:val="Footer"/>
    <w:uiPriority w:val="99"/>
    <w:semiHidden/>
    <w:locked/>
    <w:rsid w:val="00F20518"/>
    <w:rPr>
      <w:rFonts w:cs="Times New Roman"/>
      <w:sz w:val="24"/>
      <w:szCs w:val="24"/>
      <w:lang w:eastAsia="en-US"/>
    </w:rPr>
  </w:style>
  <w:style w:type="paragraph" w:customStyle="1" w:styleId="Conf-TitleofPaper">
    <w:name w:val="Conf - Title of Paper"/>
    <w:basedOn w:val="Conf-AuthorName"/>
    <w:uiPriority w:val="99"/>
    <w:rsid w:val="00047AEE"/>
    <w:pPr>
      <w:spacing w:after="300"/>
    </w:pPr>
    <w:rPr>
      <w:rFonts w:ascii="Arial (W1)" w:hAnsi="Arial (W1)" w:cs="Arial (W1)"/>
      <w:b/>
      <w:bCs/>
      <w:sz w:val="32"/>
      <w:szCs w:val="32"/>
    </w:rPr>
  </w:style>
  <w:style w:type="paragraph" w:customStyle="1" w:styleId="Conf-AuthorName">
    <w:name w:val="Conf - Author Name"/>
    <w:next w:val="Conf-AuthorDetails"/>
    <w:link w:val="Conf-AuthorNameChar"/>
    <w:uiPriority w:val="99"/>
    <w:rsid w:val="00047AEE"/>
    <w:pPr>
      <w:spacing w:after="120"/>
    </w:pPr>
    <w:rPr>
      <w:rFonts w:ascii="Arial" w:hAnsi="Arial" w:cs="Arial"/>
      <w:i/>
      <w:iCs/>
      <w:sz w:val="24"/>
      <w:szCs w:val="24"/>
      <w:lang w:eastAsia="en-US"/>
    </w:rPr>
  </w:style>
  <w:style w:type="paragraph" w:customStyle="1" w:styleId="Conf-AuthorDetails">
    <w:name w:val="Conf - Author Details"/>
    <w:link w:val="Conf-AuthorDetailsChar"/>
    <w:uiPriority w:val="99"/>
    <w:rsid w:val="00047AEE"/>
    <w:pPr>
      <w:spacing w:after="200"/>
    </w:pPr>
    <w:rPr>
      <w:rFonts w:ascii="Arial" w:hAnsi="Arial" w:cs="Arial"/>
      <w:i/>
      <w:iCs/>
      <w:lang w:eastAsia="en-US"/>
    </w:rPr>
  </w:style>
  <w:style w:type="paragraph" w:customStyle="1" w:styleId="Conf-Abstracttext">
    <w:name w:val="Conf - Abstract text"/>
    <w:basedOn w:val="Normal"/>
    <w:link w:val="Conf-AbstracttextChar"/>
    <w:uiPriority w:val="99"/>
    <w:qFormat/>
    <w:rsid w:val="00CA5C86"/>
    <w:pPr>
      <w:spacing w:before="40" w:after="120"/>
      <w:ind w:left="432" w:right="432"/>
      <w:jc w:val="both"/>
    </w:pPr>
  </w:style>
  <w:style w:type="paragraph" w:customStyle="1" w:styleId="Conf-Abstract">
    <w:name w:val="Conf - Abstract"/>
    <w:next w:val="Conf-Abstracttext"/>
    <w:link w:val="Conf-AbstractChar"/>
    <w:uiPriority w:val="99"/>
    <w:rsid w:val="00047AEE"/>
    <w:pPr>
      <w:spacing w:before="360" w:after="40"/>
      <w:ind w:left="432" w:right="432"/>
    </w:pPr>
    <w:rPr>
      <w:rFonts w:ascii="Arial" w:hAnsi="Arial" w:cs="Arial"/>
      <w:b/>
      <w:bCs/>
      <w:sz w:val="24"/>
      <w:szCs w:val="24"/>
      <w:lang w:eastAsia="en-US"/>
    </w:rPr>
  </w:style>
  <w:style w:type="paragraph" w:customStyle="1" w:styleId="Conf-Keywords">
    <w:name w:val="Conf - Keywords"/>
    <w:basedOn w:val="Conf-Abstract"/>
    <w:uiPriority w:val="99"/>
    <w:rsid w:val="00047AEE"/>
  </w:style>
  <w:style w:type="paragraph" w:customStyle="1" w:styleId="ConfHeading1">
    <w:name w:val="Conf Heading 1"/>
    <w:basedOn w:val="Normal"/>
    <w:next w:val="Conf-Text"/>
    <w:uiPriority w:val="99"/>
    <w:rsid w:val="00575A7C"/>
    <w:pPr>
      <w:spacing w:after="120"/>
    </w:pPr>
    <w:rPr>
      <w:rFonts w:ascii="Arial" w:hAnsi="Arial" w:cs="Arial"/>
      <w:b/>
      <w:bCs/>
      <w:sz w:val="28"/>
    </w:rPr>
  </w:style>
  <w:style w:type="paragraph" w:customStyle="1" w:styleId="Conf-Blockquote">
    <w:name w:val="Conf - Block quote"/>
    <w:basedOn w:val="Normal"/>
    <w:uiPriority w:val="99"/>
    <w:rsid w:val="003D3546"/>
    <w:pPr>
      <w:ind w:left="567" w:right="567"/>
    </w:pPr>
    <w:rPr>
      <w:lang w:val="en-AU"/>
    </w:rPr>
  </w:style>
  <w:style w:type="paragraph" w:customStyle="1" w:styleId="Conf-BulletedList">
    <w:name w:val="Conf - Bulleted List"/>
    <w:basedOn w:val="Normal"/>
    <w:link w:val="Conf-BulletedListChar"/>
    <w:uiPriority w:val="99"/>
    <w:rsid w:val="006217D7"/>
    <w:pPr>
      <w:numPr>
        <w:numId w:val="7"/>
      </w:numPr>
      <w:ind w:left="357" w:hanging="357"/>
    </w:pPr>
    <w:rPr>
      <w:lang w:val="en-AU"/>
    </w:rPr>
  </w:style>
  <w:style w:type="paragraph" w:customStyle="1" w:styleId="Conf-References">
    <w:name w:val="Conf - References"/>
    <w:basedOn w:val="Normal"/>
    <w:link w:val="Conf-ReferencesChar"/>
    <w:uiPriority w:val="99"/>
    <w:qFormat/>
    <w:rsid w:val="003D3546"/>
    <w:pPr>
      <w:ind w:left="284" w:hanging="284"/>
    </w:pPr>
    <w:rPr>
      <w:lang w:val="en-AU"/>
    </w:rPr>
  </w:style>
  <w:style w:type="paragraph" w:customStyle="1" w:styleId="Conf-orderedlist1">
    <w:name w:val="Conf - ordered list 1"/>
    <w:basedOn w:val="Normal"/>
    <w:link w:val="Conf-orderedlist1Char"/>
    <w:uiPriority w:val="99"/>
    <w:rsid w:val="007709AA"/>
    <w:pPr>
      <w:ind w:left="284" w:hanging="284"/>
    </w:pPr>
  </w:style>
  <w:style w:type="paragraph" w:customStyle="1" w:styleId="Conf-TableCaption">
    <w:name w:val="Conf - Table Caption"/>
    <w:basedOn w:val="Normal"/>
    <w:next w:val="Conf-Text"/>
    <w:link w:val="Conf-TableCaptionChar"/>
    <w:uiPriority w:val="99"/>
    <w:qFormat/>
    <w:rsid w:val="00B85A8C"/>
    <w:pPr>
      <w:jc w:val="center"/>
    </w:pPr>
    <w:rPr>
      <w:b/>
      <w:bCs/>
    </w:rPr>
  </w:style>
  <w:style w:type="character" w:customStyle="1" w:styleId="Conf-table">
    <w:name w:val="Conf - table"/>
    <w:basedOn w:val="DefaultParagraphFont"/>
    <w:uiPriority w:val="99"/>
    <w:qFormat/>
    <w:rsid w:val="00DA58E1"/>
    <w:rPr>
      <w:rFonts w:cs="Times New Roman"/>
      <w:sz w:val="20"/>
      <w:szCs w:val="20"/>
    </w:rPr>
  </w:style>
  <w:style w:type="character" w:styleId="Hyperlink">
    <w:name w:val="Hyperlink"/>
    <w:basedOn w:val="DefaultParagraphFont"/>
    <w:uiPriority w:val="99"/>
    <w:unhideWhenUsed/>
    <w:rsid w:val="00607EB6"/>
    <w:rPr>
      <w:rFonts w:cs="Times New Roman"/>
      <w:color w:val="0000FF"/>
      <w:u w:val="single"/>
    </w:rPr>
  </w:style>
  <w:style w:type="paragraph" w:customStyle="1" w:styleId="StyleNLC-Bullet1Firstline0cm">
    <w:name w:val="Style NLC - Bullet 1 + First line:  0 cm"/>
    <w:basedOn w:val="Conf-BulletedList"/>
    <w:rsid w:val="005040DD"/>
    <w:pPr>
      <w:ind w:firstLine="357"/>
    </w:pPr>
  </w:style>
  <w:style w:type="paragraph" w:styleId="BalloonText">
    <w:name w:val="Balloon Text"/>
    <w:basedOn w:val="Normal"/>
    <w:link w:val="BalloonTextChar"/>
    <w:uiPriority w:val="99"/>
    <w:semiHidden/>
    <w:unhideWhenUsed/>
    <w:rsid w:val="00811FF4"/>
    <w:rPr>
      <w:rFonts w:ascii="Tahoma" w:hAnsi="Tahoma" w:cs="Tahoma"/>
      <w:sz w:val="16"/>
      <w:szCs w:val="16"/>
    </w:rPr>
  </w:style>
  <w:style w:type="character" w:customStyle="1" w:styleId="BalloonTextChar">
    <w:name w:val="Balloon Text Char"/>
    <w:basedOn w:val="DefaultParagraphFont"/>
    <w:link w:val="BalloonText"/>
    <w:uiPriority w:val="99"/>
    <w:semiHidden/>
    <w:rsid w:val="00811FF4"/>
    <w:rPr>
      <w:rFonts w:ascii="Tahoma" w:hAnsi="Tahoma" w:cs="Tahoma"/>
      <w:sz w:val="16"/>
      <w:szCs w:val="16"/>
      <w:lang w:eastAsia="en-US"/>
    </w:rPr>
  </w:style>
  <w:style w:type="character" w:customStyle="1" w:styleId="Heading4Char">
    <w:name w:val="Heading 4 Char"/>
    <w:basedOn w:val="DefaultParagraphFont"/>
    <w:link w:val="Heading4"/>
    <w:rsid w:val="00A05A66"/>
    <w:rPr>
      <w:rFonts w:ascii="Calibri" w:eastAsia="Times New Roman" w:hAnsi="Calibri" w:cs="Times New Roman"/>
      <w:b/>
      <w:bCs/>
      <w:sz w:val="28"/>
      <w:szCs w:val="28"/>
      <w:lang w:eastAsia="en-US"/>
    </w:rPr>
  </w:style>
  <w:style w:type="paragraph" w:styleId="Title">
    <w:name w:val="Title"/>
    <w:aliases w:val="Conf,Title of paper"/>
    <w:basedOn w:val="Conf-TitleofPaper"/>
    <w:next w:val="Normal"/>
    <w:link w:val="TitleChar"/>
    <w:qFormat/>
    <w:rsid w:val="00B64A7C"/>
  </w:style>
  <w:style w:type="character" w:customStyle="1" w:styleId="TitleChar">
    <w:name w:val="Title Char"/>
    <w:aliases w:val="Conf Char,Title of paper Char"/>
    <w:basedOn w:val="DefaultParagraphFont"/>
    <w:link w:val="Title"/>
    <w:rsid w:val="00B64A7C"/>
    <w:rPr>
      <w:rFonts w:ascii="Arial (W1)" w:hAnsi="Arial (W1)" w:cs="Arial (W1)"/>
      <w:b/>
      <w:bCs/>
      <w:i/>
      <w:iCs/>
      <w:sz w:val="32"/>
      <w:szCs w:val="32"/>
      <w:lang w:eastAsia="en-US"/>
    </w:rPr>
  </w:style>
  <w:style w:type="paragraph" w:customStyle="1" w:styleId="ConfAuthorName">
    <w:name w:val="Conf Author Name"/>
    <w:basedOn w:val="Conf-AuthorName"/>
    <w:link w:val="ConfAuthorNameChar"/>
    <w:qFormat/>
    <w:rsid w:val="00B64A7C"/>
  </w:style>
  <w:style w:type="paragraph" w:customStyle="1" w:styleId="ConfAuthorDetails">
    <w:name w:val="Conf Author Details"/>
    <w:basedOn w:val="Conf-AuthorDetails"/>
    <w:link w:val="ConfAuthorDetailsChar"/>
    <w:qFormat/>
    <w:rsid w:val="00B64A7C"/>
  </w:style>
  <w:style w:type="character" w:customStyle="1" w:styleId="Conf-AuthorNameChar">
    <w:name w:val="Conf - Author Name Char"/>
    <w:basedOn w:val="DefaultParagraphFont"/>
    <w:link w:val="Conf-AuthorName"/>
    <w:uiPriority w:val="99"/>
    <w:rsid w:val="00B64A7C"/>
    <w:rPr>
      <w:rFonts w:ascii="Arial" w:hAnsi="Arial" w:cs="Arial"/>
      <w:i/>
      <w:iCs/>
      <w:sz w:val="24"/>
      <w:szCs w:val="24"/>
      <w:lang w:eastAsia="en-US"/>
    </w:rPr>
  </w:style>
  <w:style w:type="character" w:customStyle="1" w:styleId="ConfAuthorNameChar">
    <w:name w:val="Conf Author Name Char"/>
    <w:basedOn w:val="Conf-AuthorNameChar"/>
    <w:link w:val="ConfAuthorName"/>
    <w:rsid w:val="00B64A7C"/>
    <w:rPr>
      <w:rFonts w:ascii="Arial" w:hAnsi="Arial" w:cs="Arial"/>
      <w:i/>
      <w:iCs/>
      <w:sz w:val="24"/>
      <w:szCs w:val="24"/>
      <w:lang w:eastAsia="en-US"/>
    </w:rPr>
  </w:style>
  <w:style w:type="paragraph" w:customStyle="1" w:styleId="Conf-AbstractHeading">
    <w:name w:val="Conf - Abstract Heading"/>
    <w:basedOn w:val="Conf-Abstract"/>
    <w:link w:val="Conf-AbstractHeadingChar"/>
    <w:qFormat/>
    <w:rsid w:val="00B64A7C"/>
  </w:style>
  <w:style w:type="character" w:customStyle="1" w:styleId="Conf-AuthorDetailsChar">
    <w:name w:val="Conf - Author Details Char"/>
    <w:basedOn w:val="DefaultParagraphFont"/>
    <w:link w:val="Conf-AuthorDetails"/>
    <w:uiPriority w:val="99"/>
    <w:rsid w:val="00B64A7C"/>
    <w:rPr>
      <w:rFonts w:ascii="Arial" w:hAnsi="Arial" w:cs="Arial"/>
      <w:i/>
      <w:iCs/>
      <w:lang w:eastAsia="en-US"/>
    </w:rPr>
  </w:style>
  <w:style w:type="character" w:customStyle="1" w:styleId="ConfAuthorDetailsChar">
    <w:name w:val="Conf Author Details Char"/>
    <w:basedOn w:val="Conf-AuthorDetailsChar"/>
    <w:link w:val="ConfAuthorDetails"/>
    <w:rsid w:val="00B64A7C"/>
    <w:rPr>
      <w:rFonts w:ascii="Arial" w:hAnsi="Arial" w:cs="Arial"/>
      <w:i/>
      <w:iCs/>
      <w:lang w:eastAsia="en-US"/>
    </w:rPr>
  </w:style>
  <w:style w:type="character" w:customStyle="1" w:styleId="Conf-AbstractChar">
    <w:name w:val="Conf - Abstract Char"/>
    <w:basedOn w:val="DefaultParagraphFont"/>
    <w:link w:val="Conf-Abstract"/>
    <w:uiPriority w:val="99"/>
    <w:rsid w:val="00B64A7C"/>
    <w:rPr>
      <w:rFonts w:ascii="Arial" w:hAnsi="Arial" w:cs="Arial"/>
      <w:b/>
      <w:bCs/>
      <w:sz w:val="24"/>
      <w:szCs w:val="24"/>
      <w:lang w:eastAsia="en-US"/>
    </w:rPr>
  </w:style>
  <w:style w:type="character" w:customStyle="1" w:styleId="Conf-AbstractHeadingChar">
    <w:name w:val="Conf - Abstract Heading Char"/>
    <w:basedOn w:val="Conf-AbstractChar"/>
    <w:link w:val="Conf-AbstractHeading"/>
    <w:rsid w:val="00B64A7C"/>
    <w:rPr>
      <w:rFonts w:ascii="Arial" w:hAnsi="Arial" w:cs="Arial"/>
      <w:b/>
      <w:bCs/>
      <w:sz w:val="24"/>
      <w:szCs w:val="24"/>
      <w:lang w:eastAsia="en-US"/>
    </w:rPr>
  </w:style>
  <w:style w:type="paragraph" w:styleId="Quote">
    <w:name w:val="Quote"/>
    <w:basedOn w:val="Conf-Blockquote"/>
    <w:next w:val="Normal"/>
    <w:link w:val="QuoteChar"/>
    <w:uiPriority w:val="29"/>
    <w:qFormat/>
    <w:rsid w:val="00B64A7C"/>
  </w:style>
  <w:style w:type="character" w:customStyle="1" w:styleId="Conf-AbstracttextChar">
    <w:name w:val="Conf - Abstract text Char"/>
    <w:basedOn w:val="DefaultParagraphFont"/>
    <w:link w:val="Conf-Abstracttext"/>
    <w:uiPriority w:val="99"/>
    <w:rsid w:val="00B64A7C"/>
    <w:rPr>
      <w:lang w:eastAsia="en-US"/>
    </w:rPr>
  </w:style>
  <w:style w:type="character" w:customStyle="1" w:styleId="QuoteChar">
    <w:name w:val="Quote Char"/>
    <w:basedOn w:val="DefaultParagraphFont"/>
    <w:link w:val="Quote"/>
    <w:uiPriority w:val="29"/>
    <w:rsid w:val="00B64A7C"/>
    <w:rPr>
      <w:lang w:val="en-AU" w:eastAsia="en-US"/>
    </w:rPr>
  </w:style>
  <w:style w:type="paragraph" w:customStyle="1" w:styleId="ListBulleted">
    <w:name w:val="List Bulleted"/>
    <w:basedOn w:val="Conf-BulletedList"/>
    <w:link w:val="ListBulletedChar"/>
    <w:qFormat/>
    <w:rsid w:val="00B64A7C"/>
  </w:style>
  <w:style w:type="paragraph" w:customStyle="1" w:styleId="ListNumbered">
    <w:name w:val="List Numbered"/>
    <w:basedOn w:val="Conf-orderedlist1"/>
    <w:link w:val="ListNumberedChar"/>
    <w:qFormat/>
    <w:rsid w:val="00103C61"/>
    <w:pPr>
      <w:numPr>
        <w:numId w:val="18"/>
      </w:numPr>
      <w:ind w:left="284" w:hanging="284"/>
    </w:pPr>
  </w:style>
  <w:style w:type="character" w:customStyle="1" w:styleId="Conf-BulletedListChar">
    <w:name w:val="Conf - Bulleted List Char"/>
    <w:basedOn w:val="DefaultParagraphFont"/>
    <w:link w:val="Conf-BulletedList"/>
    <w:uiPriority w:val="99"/>
    <w:rsid w:val="00B64A7C"/>
    <w:rPr>
      <w:lang w:val="en-AU" w:eastAsia="en-US"/>
    </w:rPr>
  </w:style>
  <w:style w:type="character" w:customStyle="1" w:styleId="ListBulletedChar">
    <w:name w:val="List Bulleted Char"/>
    <w:basedOn w:val="Conf-BulletedListChar"/>
    <w:link w:val="ListBulleted"/>
    <w:rsid w:val="00B64A7C"/>
    <w:rPr>
      <w:lang w:val="en-AU" w:eastAsia="en-US"/>
    </w:rPr>
  </w:style>
  <w:style w:type="paragraph" w:customStyle="1" w:styleId="TableCaption">
    <w:name w:val="Table Caption"/>
    <w:basedOn w:val="Conf-TableCaption"/>
    <w:link w:val="TableCaptionChar"/>
    <w:rsid w:val="00B64A7C"/>
  </w:style>
  <w:style w:type="character" w:customStyle="1" w:styleId="Conf-orderedlist1Char">
    <w:name w:val="Conf - ordered list 1 Char"/>
    <w:basedOn w:val="DefaultParagraphFont"/>
    <w:link w:val="Conf-orderedlist1"/>
    <w:uiPriority w:val="99"/>
    <w:rsid w:val="00B64A7C"/>
    <w:rPr>
      <w:lang w:eastAsia="en-US"/>
    </w:rPr>
  </w:style>
  <w:style w:type="character" w:customStyle="1" w:styleId="ListNumberedChar">
    <w:name w:val="List Numbered Char"/>
    <w:basedOn w:val="Conf-orderedlist1Char"/>
    <w:link w:val="ListNumbered"/>
    <w:rsid w:val="00103C61"/>
    <w:rPr>
      <w:lang w:eastAsia="en-US"/>
    </w:rPr>
  </w:style>
  <w:style w:type="paragraph" w:customStyle="1" w:styleId="Conf-ReferenceHeader">
    <w:name w:val="Conf - Reference Header"/>
    <w:basedOn w:val="Conf-ReferencesHeading"/>
    <w:link w:val="Conf-ReferenceHeaderChar"/>
    <w:qFormat/>
    <w:rsid w:val="00F8068C"/>
  </w:style>
  <w:style w:type="character" w:customStyle="1" w:styleId="Conf-TableCaptionChar">
    <w:name w:val="Conf - Table Caption Char"/>
    <w:basedOn w:val="DefaultParagraphFont"/>
    <w:link w:val="Conf-TableCaption"/>
    <w:uiPriority w:val="99"/>
    <w:rsid w:val="00B64A7C"/>
    <w:rPr>
      <w:b/>
      <w:bCs/>
      <w:lang w:eastAsia="en-US"/>
    </w:rPr>
  </w:style>
  <w:style w:type="character" w:customStyle="1" w:styleId="TableCaptionChar">
    <w:name w:val="Table Caption Char"/>
    <w:basedOn w:val="Conf-TableCaptionChar"/>
    <w:link w:val="TableCaption"/>
    <w:rsid w:val="00B64A7C"/>
    <w:rPr>
      <w:b/>
      <w:bCs/>
      <w:lang w:eastAsia="en-US"/>
    </w:rPr>
  </w:style>
  <w:style w:type="paragraph" w:customStyle="1" w:styleId="Referencetext">
    <w:name w:val="Reference text"/>
    <w:basedOn w:val="Conf-References"/>
    <w:link w:val="ReferencetextChar"/>
    <w:qFormat/>
    <w:rsid w:val="00F8068C"/>
  </w:style>
  <w:style w:type="character" w:customStyle="1" w:styleId="Conf-ReferencesHeadingChar">
    <w:name w:val="Conf - References Heading Char"/>
    <w:basedOn w:val="DefaultParagraphFont"/>
    <w:link w:val="Conf-ReferencesHeading"/>
    <w:uiPriority w:val="99"/>
    <w:rsid w:val="00F8068C"/>
    <w:rPr>
      <w:rFonts w:ascii="Arial" w:hAnsi="Arial" w:cs="Arial"/>
      <w:b/>
      <w:bCs/>
      <w:sz w:val="24"/>
      <w:szCs w:val="24"/>
      <w:lang w:eastAsia="en-US"/>
    </w:rPr>
  </w:style>
  <w:style w:type="character" w:customStyle="1" w:styleId="Conf-ReferenceHeaderChar">
    <w:name w:val="Conf - Reference Header Char"/>
    <w:basedOn w:val="Conf-ReferencesHeadingChar"/>
    <w:link w:val="Conf-ReferenceHeader"/>
    <w:rsid w:val="00F8068C"/>
    <w:rPr>
      <w:rFonts w:ascii="Arial" w:hAnsi="Arial" w:cs="Arial"/>
      <w:b/>
      <w:bCs/>
      <w:sz w:val="24"/>
      <w:szCs w:val="24"/>
      <w:lang w:eastAsia="en-US"/>
    </w:rPr>
  </w:style>
  <w:style w:type="character" w:customStyle="1" w:styleId="Conf-ReferencesChar">
    <w:name w:val="Conf - References Char"/>
    <w:basedOn w:val="DefaultParagraphFont"/>
    <w:link w:val="Conf-References"/>
    <w:uiPriority w:val="99"/>
    <w:rsid w:val="00F8068C"/>
    <w:rPr>
      <w:lang w:val="en-AU" w:eastAsia="en-US"/>
    </w:rPr>
  </w:style>
  <w:style w:type="character" w:customStyle="1" w:styleId="ReferencetextChar">
    <w:name w:val="Reference text Char"/>
    <w:basedOn w:val="Conf-ReferencesChar"/>
    <w:link w:val="Referencetext"/>
    <w:rsid w:val="00F8068C"/>
    <w:rPr>
      <w:lang w:val="en-AU" w:eastAsia="en-US"/>
    </w:rPr>
  </w:style>
  <w:style w:type="paragraph" w:customStyle="1" w:styleId="EndNoteBibliography">
    <w:name w:val="EndNote Bibliography"/>
    <w:basedOn w:val="Normal"/>
    <w:link w:val="EndNoteBibliographyChar"/>
    <w:rsid w:val="009C73EE"/>
    <w:rPr>
      <w:rFonts w:eastAsiaTheme="minorHAnsi"/>
      <w:noProof/>
      <w:szCs w:val="24"/>
      <w:lang w:val="en-AU" w:eastAsia="en-AU"/>
    </w:rPr>
  </w:style>
  <w:style w:type="character" w:customStyle="1" w:styleId="EndNoteBibliographyChar">
    <w:name w:val="EndNote Bibliography Char"/>
    <w:basedOn w:val="DefaultParagraphFont"/>
    <w:link w:val="EndNoteBibliography"/>
    <w:rsid w:val="009C73EE"/>
    <w:rPr>
      <w:rFonts w:eastAsiaTheme="minorHAnsi"/>
      <w:noProof/>
      <w:szCs w:val="24"/>
      <w:lang w:val="en-AU" w:eastAsia="en-AU"/>
    </w:rPr>
  </w:style>
  <w:style w:type="character" w:styleId="FollowedHyperlink">
    <w:name w:val="FollowedHyperlink"/>
    <w:basedOn w:val="DefaultParagraphFont"/>
    <w:uiPriority w:val="99"/>
    <w:semiHidden/>
    <w:unhideWhenUsed/>
    <w:rsid w:val="000B0B17"/>
    <w:rPr>
      <w:color w:val="800080" w:themeColor="followedHyperlink"/>
      <w:u w:val="single"/>
    </w:rPr>
  </w:style>
  <w:style w:type="character" w:styleId="CommentReference">
    <w:name w:val="annotation reference"/>
    <w:basedOn w:val="DefaultParagraphFont"/>
    <w:uiPriority w:val="99"/>
    <w:semiHidden/>
    <w:unhideWhenUsed/>
    <w:rsid w:val="00580645"/>
    <w:rPr>
      <w:sz w:val="18"/>
      <w:szCs w:val="18"/>
    </w:rPr>
  </w:style>
  <w:style w:type="paragraph" w:styleId="CommentText">
    <w:name w:val="annotation text"/>
    <w:basedOn w:val="Normal"/>
    <w:link w:val="CommentTextChar"/>
    <w:uiPriority w:val="99"/>
    <w:semiHidden/>
    <w:unhideWhenUsed/>
    <w:rsid w:val="00580645"/>
    <w:rPr>
      <w:rFonts w:asciiTheme="minorHAnsi" w:eastAsiaTheme="minorEastAsia" w:hAnsiTheme="minorHAnsi" w:cstheme="minorBidi"/>
      <w:sz w:val="24"/>
      <w:szCs w:val="24"/>
      <w:lang w:val="en-AU"/>
    </w:rPr>
  </w:style>
  <w:style w:type="character" w:customStyle="1" w:styleId="CommentTextChar">
    <w:name w:val="Comment Text Char"/>
    <w:basedOn w:val="DefaultParagraphFont"/>
    <w:link w:val="CommentText"/>
    <w:uiPriority w:val="99"/>
    <w:semiHidden/>
    <w:rsid w:val="00580645"/>
    <w:rPr>
      <w:rFonts w:asciiTheme="minorHAnsi" w:eastAsiaTheme="minorEastAsia" w:hAnsiTheme="minorHAnsi" w:cstheme="minorBidi"/>
      <w:sz w:val="24"/>
      <w:szCs w:val="24"/>
      <w:lang w:val="en-AU" w:eastAsia="en-US"/>
    </w:rPr>
  </w:style>
  <w:style w:type="paragraph" w:styleId="ListParagraph">
    <w:name w:val="List Paragraph"/>
    <w:basedOn w:val="Normal"/>
    <w:uiPriority w:val="34"/>
    <w:qFormat/>
    <w:rsid w:val="0013566D"/>
    <w:pPr>
      <w:ind w:left="720"/>
    </w:pPr>
    <w:rPr>
      <w:rFonts w:eastAsia="SimSun" w:cs="Angsana New"/>
      <w:sz w:val="24"/>
      <w:szCs w:val="24"/>
      <w:lang w:val="en-AU" w:eastAsia="zh-CN"/>
    </w:rPr>
  </w:style>
  <w:style w:type="character" w:styleId="PageNumber">
    <w:name w:val="page number"/>
    <w:basedOn w:val="DefaultParagraphFont"/>
    <w:uiPriority w:val="99"/>
    <w:semiHidden/>
    <w:unhideWhenUsed/>
    <w:rsid w:val="00D1000C"/>
  </w:style>
  <w:style w:type="paragraph" w:styleId="CommentSubject">
    <w:name w:val="annotation subject"/>
    <w:basedOn w:val="CommentText"/>
    <w:next w:val="CommentText"/>
    <w:link w:val="CommentSubjectChar"/>
    <w:uiPriority w:val="99"/>
    <w:semiHidden/>
    <w:unhideWhenUsed/>
    <w:rsid w:val="006917C2"/>
    <w:rPr>
      <w:rFonts w:ascii="Times New Roman" w:eastAsia="Times New Roman" w:hAnsi="Times New Roman" w:cs="Times New Roman"/>
      <w:b/>
      <w:bCs/>
      <w:sz w:val="20"/>
      <w:szCs w:val="20"/>
      <w:lang w:val="en-GB"/>
    </w:rPr>
  </w:style>
  <w:style w:type="character" w:customStyle="1" w:styleId="CommentSubjectChar">
    <w:name w:val="Comment Subject Char"/>
    <w:basedOn w:val="CommentTextChar"/>
    <w:link w:val="CommentSubject"/>
    <w:uiPriority w:val="99"/>
    <w:semiHidden/>
    <w:rsid w:val="006917C2"/>
    <w:rPr>
      <w:rFonts w:asciiTheme="minorHAnsi" w:eastAsiaTheme="minorEastAsia" w:hAnsiTheme="minorHAnsi" w:cstheme="minorBidi"/>
      <w:b/>
      <w:bCs/>
      <w:sz w:val="24"/>
      <w:szCs w:val="24"/>
      <w:lang w:val="en-AU" w:eastAsia="en-US"/>
    </w:rPr>
  </w:style>
  <w:style w:type="paragraph" w:customStyle="1" w:styleId="EndNoteBibliographyTitle">
    <w:name w:val="EndNote Bibliography Title"/>
    <w:basedOn w:val="Normal"/>
    <w:link w:val="EndNoteBibliographyTitleChar"/>
    <w:rsid w:val="004E4B33"/>
    <w:pPr>
      <w:jc w:val="center"/>
    </w:pPr>
    <w:rPr>
      <w:noProof/>
      <w:lang w:val="en-US"/>
    </w:rPr>
  </w:style>
  <w:style w:type="character" w:customStyle="1" w:styleId="EndNoteBibliographyTitleChar">
    <w:name w:val="EndNote Bibliography Title Char"/>
    <w:basedOn w:val="DefaultParagraphFont"/>
    <w:link w:val="EndNoteBibliographyTitle"/>
    <w:rsid w:val="004E4B33"/>
    <w:rPr>
      <w:noProof/>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lsdException w:name="heading 5" w:uiPriority="0"/>
    <w:lsdException w:name="heading 6" w:uiPriority="0" w:qFormat="1"/>
    <w:lsdException w:name="heading 7" w:uiPriority="0" w:qFormat="1"/>
    <w:lsdException w:name="heading 8" w:uiPriority="0" w:qFormat="1"/>
    <w:lsdException w:name="heading 9" w:uiPriority="0" w:qFormat="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header" w:locked="1"/>
    <w:lsdException w:name="footer" w:locked="1"/>
    <w:lsdException w:name="caption" w:uiPriority="0" w:qFormat="1"/>
    <w:lsdException w:name="Title" w:locked="1" w:semiHidden="0" w:uiPriority="0" w:unhideWhenUsed="0" w:qFormat="1"/>
    <w:lsdException w:name="Default Paragraph Font" w:locked="1" w:semiHidden="0" w:uiPriority="0" w:unhideWhenUsed="0"/>
    <w:lsdException w:name="Subtitle" w:semiHidden="0" w:uiPriority="0" w:unhideWhenUsed="0"/>
    <w:lsdException w:name="Strong" w:semiHidden="0" w:uiPriority="0" w:unhideWhenUsed="0"/>
    <w:lsdException w:name="Emphasis" w:semiHidden="0" w:uiPriority="0" w:unhideWhenUsed="0"/>
    <w:lsdException w:name="Normal (Web)" w:locked="1"/>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locked="1"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6726"/>
    <w:rPr>
      <w:lang w:eastAsia="en-US"/>
    </w:rPr>
  </w:style>
  <w:style w:type="paragraph" w:styleId="Heading1">
    <w:name w:val="heading 1"/>
    <w:basedOn w:val="ConfHeading1"/>
    <w:next w:val="Normal"/>
    <w:link w:val="Heading1Char"/>
    <w:uiPriority w:val="99"/>
    <w:qFormat/>
    <w:rsid w:val="00B64A7C"/>
    <w:pPr>
      <w:outlineLvl w:val="0"/>
    </w:pPr>
  </w:style>
  <w:style w:type="paragraph" w:styleId="Heading2">
    <w:name w:val="heading 2"/>
    <w:basedOn w:val="Conf-Heading2"/>
    <w:next w:val="Normal"/>
    <w:link w:val="Heading2Char"/>
    <w:uiPriority w:val="99"/>
    <w:qFormat/>
    <w:rsid w:val="00B64A7C"/>
    <w:pPr>
      <w:outlineLvl w:val="1"/>
    </w:pPr>
  </w:style>
  <w:style w:type="paragraph" w:styleId="Heading3">
    <w:name w:val="heading 3"/>
    <w:basedOn w:val="Conf-Heading3"/>
    <w:next w:val="Normal"/>
    <w:link w:val="Heading3Char"/>
    <w:uiPriority w:val="99"/>
    <w:qFormat/>
    <w:rsid w:val="00B64A7C"/>
    <w:pPr>
      <w:outlineLvl w:val="2"/>
    </w:pPr>
  </w:style>
  <w:style w:type="paragraph" w:styleId="Heading4">
    <w:name w:val="heading 4"/>
    <w:basedOn w:val="Normal"/>
    <w:next w:val="Normal"/>
    <w:link w:val="Heading4Char"/>
    <w:unhideWhenUsed/>
    <w:rsid w:val="00A05A66"/>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64A7C"/>
    <w:rPr>
      <w:rFonts w:ascii="Arial" w:hAnsi="Arial" w:cs="Arial"/>
      <w:b/>
      <w:bCs/>
      <w:sz w:val="28"/>
      <w:szCs w:val="24"/>
      <w:lang w:eastAsia="en-US"/>
    </w:rPr>
  </w:style>
  <w:style w:type="character" w:customStyle="1" w:styleId="Heading2Char">
    <w:name w:val="Heading 2 Char"/>
    <w:basedOn w:val="DefaultParagraphFont"/>
    <w:link w:val="Heading2"/>
    <w:uiPriority w:val="99"/>
    <w:locked/>
    <w:rsid w:val="00B64A7C"/>
    <w:rPr>
      <w:rFonts w:ascii="Arial" w:hAnsi="Arial" w:cs="Arial"/>
      <w:b/>
      <w:bCs/>
      <w:lang w:eastAsia="en-US"/>
    </w:rPr>
  </w:style>
  <w:style w:type="character" w:customStyle="1" w:styleId="Heading3Char">
    <w:name w:val="Heading 3 Char"/>
    <w:basedOn w:val="DefaultParagraphFont"/>
    <w:link w:val="Heading3"/>
    <w:uiPriority w:val="99"/>
    <w:locked/>
    <w:rsid w:val="00B64A7C"/>
    <w:rPr>
      <w:i/>
      <w:iCs/>
      <w:lang w:eastAsia="en-US"/>
    </w:rPr>
  </w:style>
  <w:style w:type="paragraph" w:styleId="NormalWeb">
    <w:name w:val="Normal (Web)"/>
    <w:basedOn w:val="Normal"/>
    <w:uiPriority w:val="99"/>
    <w:rsid w:val="00F20518"/>
    <w:pPr>
      <w:spacing w:before="100" w:beforeAutospacing="1" w:after="100" w:afterAutospacing="1"/>
    </w:pPr>
    <w:rPr>
      <w:rFonts w:ascii="Verdana" w:hAnsi="Verdana" w:cs="Verdana"/>
      <w:sz w:val="16"/>
      <w:szCs w:val="16"/>
    </w:rPr>
  </w:style>
  <w:style w:type="paragraph" w:customStyle="1" w:styleId="Conf-Heading2">
    <w:name w:val="Conf -  Heading 2"/>
    <w:next w:val="Conf-Text"/>
    <w:uiPriority w:val="99"/>
    <w:rsid w:val="00575A7C"/>
    <w:pPr>
      <w:spacing w:after="120"/>
    </w:pPr>
    <w:rPr>
      <w:rFonts w:ascii="Arial" w:hAnsi="Arial" w:cs="Arial"/>
      <w:b/>
      <w:bCs/>
      <w:lang w:eastAsia="en-US"/>
    </w:rPr>
  </w:style>
  <w:style w:type="paragraph" w:customStyle="1" w:styleId="Conf-Text">
    <w:name w:val="Conf - Text"/>
    <w:basedOn w:val="Normal"/>
    <w:uiPriority w:val="99"/>
    <w:qFormat/>
    <w:rsid w:val="005040DD"/>
  </w:style>
  <w:style w:type="paragraph" w:customStyle="1" w:styleId="Conf-Heading3">
    <w:name w:val="Conf - Heading 3"/>
    <w:uiPriority w:val="99"/>
    <w:rsid w:val="006612B8"/>
    <w:pPr>
      <w:spacing w:before="120" w:after="40"/>
    </w:pPr>
    <w:rPr>
      <w:i/>
      <w:iCs/>
      <w:lang w:eastAsia="en-US"/>
    </w:rPr>
  </w:style>
  <w:style w:type="paragraph" w:customStyle="1" w:styleId="Conf-FigureCaption">
    <w:name w:val="Conf - Figure Caption"/>
    <w:basedOn w:val="Normal"/>
    <w:uiPriority w:val="99"/>
    <w:qFormat/>
    <w:rsid w:val="00A37458"/>
    <w:pPr>
      <w:spacing w:before="100" w:after="200"/>
      <w:jc w:val="center"/>
    </w:pPr>
    <w:rPr>
      <w:b/>
      <w:bCs/>
    </w:rPr>
  </w:style>
  <w:style w:type="paragraph" w:customStyle="1" w:styleId="Conf-ReferencesHeading">
    <w:name w:val="Conf - References Heading"/>
    <w:next w:val="Conf-Text"/>
    <w:link w:val="Conf-ReferencesHeadingChar"/>
    <w:uiPriority w:val="99"/>
    <w:rsid w:val="00C43573"/>
    <w:pPr>
      <w:spacing w:before="160" w:after="40"/>
    </w:pPr>
    <w:rPr>
      <w:rFonts w:ascii="Arial" w:hAnsi="Arial" w:cs="Arial"/>
      <w:b/>
      <w:bCs/>
      <w:sz w:val="24"/>
      <w:szCs w:val="24"/>
      <w:lang w:eastAsia="en-US"/>
    </w:rPr>
  </w:style>
  <w:style w:type="paragraph" w:customStyle="1" w:styleId="Conf-Figure">
    <w:name w:val="Conf - Figure"/>
    <w:basedOn w:val="Conf-FigureCaption"/>
    <w:uiPriority w:val="99"/>
    <w:rsid w:val="00F20518"/>
    <w:pPr>
      <w:spacing w:before="200" w:after="40"/>
    </w:pPr>
  </w:style>
  <w:style w:type="paragraph" w:styleId="Header">
    <w:name w:val="header"/>
    <w:basedOn w:val="Normal"/>
    <w:link w:val="HeaderChar"/>
    <w:uiPriority w:val="99"/>
    <w:rsid w:val="00F20518"/>
    <w:pPr>
      <w:tabs>
        <w:tab w:val="center" w:pos="4153"/>
        <w:tab w:val="right" w:pos="8306"/>
      </w:tabs>
    </w:pPr>
  </w:style>
  <w:style w:type="character" w:customStyle="1" w:styleId="HeaderChar">
    <w:name w:val="Header Char"/>
    <w:basedOn w:val="DefaultParagraphFont"/>
    <w:link w:val="Header"/>
    <w:uiPriority w:val="99"/>
    <w:semiHidden/>
    <w:locked/>
    <w:rsid w:val="00F20518"/>
    <w:rPr>
      <w:rFonts w:cs="Times New Roman"/>
      <w:sz w:val="24"/>
      <w:szCs w:val="24"/>
      <w:lang w:eastAsia="en-US"/>
    </w:rPr>
  </w:style>
  <w:style w:type="paragraph" w:styleId="Footer">
    <w:name w:val="footer"/>
    <w:basedOn w:val="Normal"/>
    <w:link w:val="FooterChar"/>
    <w:uiPriority w:val="99"/>
    <w:rsid w:val="00F20518"/>
    <w:pPr>
      <w:tabs>
        <w:tab w:val="center" w:pos="4153"/>
        <w:tab w:val="right" w:pos="8306"/>
      </w:tabs>
    </w:pPr>
  </w:style>
  <w:style w:type="character" w:customStyle="1" w:styleId="FooterChar">
    <w:name w:val="Footer Char"/>
    <w:basedOn w:val="DefaultParagraphFont"/>
    <w:link w:val="Footer"/>
    <w:uiPriority w:val="99"/>
    <w:semiHidden/>
    <w:locked/>
    <w:rsid w:val="00F20518"/>
    <w:rPr>
      <w:rFonts w:cs="Times New Roman"/>
      <w:sz w:val="24"/>
      <w:szCs w:val="24"/>
      <w:lang w:eastAsia="en-US"/>
    </w:rPr>
  </w:style>
  <w:style w:type="paragraph" w:customStyle="1" w:styleId="Conf-TitleofPaper">
    <w:name w:val="Conf - Title of Paper"/>
    <w:basedOn w:val="Conf-AuthorName"/>
    <w:uiPriority w:val="99"/>
    <w:rsid w:val="00047AEE"/>
    <w:pPr>
      <w:spacing w:after="300"/>
    </w:pPr>
    <w:rPr>
      <w:rFonts w:ascii="Arial (W1)" w:hAnsi="Arial (W1)" w:cs="Arial (W1)"/>
      <w:b/>
      <w:bCs/>
      <w:sz w:val="32"/>
      <w:szCs w:val="32"/>
    </w:rPr>
  </w:style>
  <w:style w:type="paragraph" w:customStyle="1" w:styleId="Conf-AuthorName">
    <w:name w:val="Conf - Author Name"/>
    <w:next w:val="Conf-AuthorDetails"/>
    <w:link w:val="Conf-AuthorNameChar"/>
    <w:uiPriority w:val="99"/>
    <w:rsid w:val="00047AEE"/>
    <w:pPr>
      <w:spacing w:after="120"/>
    </w:pPr>
    <w:rPr>
      <w:rFonts w:ascii="Arial" w:hAnsi="Arial" w:cs="Arial"/>
      <w:i/>
      <w:iCs/>
      <w:sz w:val="24"/>
      <w:szCs w:val="24"/>
      <w:lang w:eastAsia="en-US"/>
    </w:rPr>
  </w:style>
  <w:style w:type="paragraph" w:customStyle="1" w:styleId="Conf-AuthorDetails">
    <w:name w:val="Conf - Author Details"/>
    <w:link w:val="Conf-AuthorDetailsChar"/>
    <w:uiPriority w:val="99"/>
    <w:rsid w:val="00047AEE"/>
    <w:pPr>
      <w:spacing w:after="200"/>
    </w:pPr>
    <w:rPr>
      <w:rFonts w:ascii="Arial" w:hAnsi="Arial" w:cs="Arial"/>
      <w:i/>
      <w:iCs/>
      <w:lang w:eastAsia="en-US"/>
    </w:rPr>
  </w:style>
  <w:style w:type="paragraph" w:customStyle="1" w:styleId="Conf-Abstracttext">
    <w:name w:val="Conf - Abstract text"/>
    <w:basedOn w:val="Normal"/>
    <w:link w:val="Conf-AbstracttextChar"/>
    <w:uiPriority w:val="99"/>
    <w:qFormat/>
    <w:rsid w:val="00CA5C86"/>
    <w:pPr>
      <w:spacing w:before="40" w:after="120"/>
      <w:ind w:left="432" w:right="432"/>
      <w:jc w:val="both"/>
    </w:pPr>
  </w:style>
  <w:style w:type="paragraph" w:customStyle="1" w:styleId="Conf-Abstract">
    <w:name w:val="Conf - Abstract"/>
    <w:next w:val="Conf-Abstracttext"/>
    <w:link w:val="Conf-AbstractChar"/>
    <w:uiPriority w:val="99"/>
    <w:rsid w:val="00047AEE"/>
    <w:pPr>
      <w:spacing w:before="360" w:after="40"/>
      <w:ind w:left="432" w:right="432"/>
    </w:pPr>
    <w:rPr>
      <w:rFonts w:ascii="Arial" w:hAnsi="Arial" w:cs="Arial"/>
      <w:b/>
      <w:bCs/>
      <w:sz w:val="24"/>
      <w:szCs w:val="24"/>
      <w:lang w:eastAsia="en-US"/>
    </w:rPr>
  </w:style>
  <w:style w:type="paragraph" w:customStyle="1" w:styleId="Conf-Keywords">
    <w:name w:val="Conf - Keywords"/>
    <w:basedOn w:val="Conf-Abstract"/>
    <w:uiPriority w:val="99"/>
    <w:rsid w:val="00047AEE"/>
  </w:style>
  <w:style w:type="paragraph" w:customStyle="1" w:styleId="ConfHeading1">
    <w:name w:val="Conf Heading 1"/>
    <w:basedOn w:val="Normal"/>
    <w:next w:val="Conf-Text"/>
    <w:uiPriority w:val="99"/>
    <w:rsid w:val="00575A7C"/>
    <w:pPr>
      <w:spacing w:after="120"/>
    </w:pPr>
    <w:rPr>
      <w:rFonts w:ascii="Arial" w:hAnsi="Arial" w:cs="Arial"/>
      <w:b/>
      <w:bCs/>
      <w:sz w:val="28"/>
    </w:rPr>
  </w:style>
  <w:style w:type="paragraph" w:customStyle="1" w:styleId="Conf-Blockquote">
    <w:name w:val="Conf - Block quote"/>
    <w:basedOn w:val="Normal"/>
    <w:uiPriority w:val="99"/>
    <w:rsid w:val="003D3546"/>
    <w:pPr>
      <w:ind w:left="567" w:right="567"/>
    </w:pPr>
    <w:rPr>
      <w:lang w:val="en-AU"/>
    </w:rPr>
  </w:style>
  <w:style w:type="paragraph" w:customStyle="1" w:styleId="Conf-BulletedList">
    <w:name w:val="Conf - Bulleted List"/>
    <w:basedOn w:val="Normal"/>
    <w:link w:val="Conf-BulletedListChar"/>
    <w:uiPriority w:val="99"/>
    <w:rsid w:val="006217D7"/>
    <w:pPr>
      <w:numPr>
        <w:numId w:val="7"/>
      </w:numPr>
      <w:ind w:left="357" w:hanging="357"/>
    </w:pPr>
    <w:rPr>
      <w:lang w:val="en-AU"/>
    </w:rPr>
  </w:style>
  <w:style w:type="paragraph" w:customStyle="1" w:styleId="Conf-References">
    <w:name w:val="Conf - References"/>
    <w:basedOn w:val="Normal"/>
    <w:link w:val="Conf-ReferencesChar"/>
    <w:uiPriority w:val="99"/>
    <w:qFormat/>
    <w:rsid w:val="003D3546"/>
    <w:pPr>
      <w:ind w:left="284" w:hanging="284"/>
    </w:pPr>
    <w:rPr>
      <w:lang w:val="en-AU"/>
    </w:rPr>
  </w:style>
  <w:style w:type="paragraph" w:customStyle="1" w:styleId="Conf-orderedlist1">
    <w:name w:val="Conf - ordered list 1"/>
    <w:basedOn w:val="Normal"/>
    <w:link w:val="Conf-orderedlist1Char"/>
    <w:uiPriority w:val="99"/>
    <w:rsid w:val="007709AA"/>
    <w:pPr>
      <w:ind w:left="284" w:hanging="284"/>
    </w:pPr>
  </w:style>
  <w:style w:type="paragraph" w:customStyle="1" w:styleId="Conf-TableCaption">
    <w:name w:val="Conf - Table Caption"/>
    <w:basedOn w:val="Normal"/>
    <w:next w:val="Conf-Text"/>
    <w:link w:val="Conf-TableCaptionChar"/>
    <w:uiPriority w:val="99"/>
    <w:qFormat/>
    <w:rsid w:val="00B85A8C"/>
    <w:pPr>
      <w:jc w:val="center"/>
    </w:pPr>
    <w:rPr>
      <w:b/>
      <w:bCs/>
    </w:rPr>
  </w:style>
  <w:style w:type="character" w:customStyle="1" w:styleId="Conf-table">
    <w:name w:val="Conf - table"/>
    <w:basedOn w:val="DefaultParagraphFont"/>
    <w:uiPriority w:val="99"/>
    <w:qFormat/>
    <w:rsid w:val="00DA58E1"/>
    <w:rPr>
      <w:rFonts w:cs="Times New Roman"/>
      <w:sz w:val="20"/>
      <w:szCs w:val="20"/>
    </w:rPr>
  </w:style>
  <w:style w:type="character" w:styleId="Hyperlink">
    <w:name w:val="Hyperlink"/>
    <w:basedOn w:val="DefaultParagraphFont"/>
    <w:uiPriority w:val="99"/>
    <w:unhideWhenUsed/>
    <w:rsid w:val="00607EB6"/>
    <w:rPr>
      <w:rFonts w:cs="Times New Roman"/>
      <w:color w:val="0000FF"/>
      <w:u w:val="single"/>
    </w:rPr>
  </w:style>
  <w:style w:type="paragraph" w:customStyle="1" w:styleId="StyleNLC-Bullet1Firstline0cm">
    <w:name w:val="Style NLC - Bullet 1 + First line:  0 cm"/>
    <w:basedOn w:val="Conf-BulletedList"/>
    <w:rsid w:val="005040DD"/>
    <w:pPr>
      <w:ind w:firstLine="357"/>
    </w:pPr>
  </w:style>
  <w:style w:type="paragraph" w:styleId="BalloonText">
    <w:name w:val="Balloon Text"/>
    <w:basedOn w:val="Normal"/>
    <w:link w:val="BalloonTextChar"/>
    <w:uiPriority w:val="99"/>
    <w:semiHidden/>
    <w:unhideWhenUsed/>
    <w:rsid w:val="00811FF4"/>
    <w:rPr>
      <w:rFonts w:ascii="Tahoma" w:hAnsi="Tahoma" w:cs="Tahoma"/>
      <w:sz w:val="16"/>
      <w:szCs w:val="16"/>
    </w:rPr>
  </w:style>
  <w:style w:type="character" w:customStyle="1" w:styleId="BalloonTextChar">
    <w:name w:val="Balloon Text Char"/>
    <w:basedOn w:val="DefaultParagraphFont"/>
    <w:link w:val="BalloonText"/>
    <w:uiPriority w:val="99"/>
    <w:semiHidden/>
    <w:rsid w:val="00811FF4"/>
    <w:rPr>
      <w:rFonts w:ascii="Tahoma" w:hAnsi="Tahoma" w:cs="Tahoma"/>
      <w:sz w:val="16"/>
      <w:szCs w:val="16"/>
      <w:lang w:eastAsia="en-US"/>
    </w:rPr>
  </w:style>
  <w:style w:type="character" w:customStyle="1" w:styleId="Heading4Char">
    <w:name w:val="Heading 4 Char"/>
    <w:basedOn w:val="DefaultParagraphFont"/>
    <w:link w:val="Heading4"/>
    <w:rsid w:val="00A05A66"/>
    <w:rPr>
      <w:rFonts w:ascii="Calibri" w:eastAsia="Times New Roman" w:hAnsi="Calibri" w:cs="Times New Roman"/>
      <w:b/>
      <w:bCs/>
      <w:sz w:val="28"/>
      <w:szCs w:val="28"/>
      <w:lang w:eastAsia="en-US"/>
    </w:rPr>
  </w:style>
  <w:style w:type="paragraph" w:styleId="Title">
    <w:name w:val="Title"/>
    <w:aliases w:val="Conf,Title of paper"/>
    <w:basedOn w:val="Conf-TitleofPaper"/>
    <w:next w:val="Normal"/>
    <w:link w:val="TitleChar"/>
    <w:qFormat/>
    <w:rsid w:val="00B64A7C"/>
  </w:style>
  <w:style w:type="character" w:customStyle="1" w:styleId="TitleChar">
    <w:name w:val="Title Char"/>
    <w:aliases w:val="Conf Char,Title of paper Char"/>
    <w:basedOn w:val="DefaultParagraphFont"/>
    <w:link w:val="Title"/>
    <w:rsid w:val="00B64A7C"/>
    <w:rPr>
      <w:rFonts w:ascii="Arial (W1)" w:hAnsi="Arial (W1)" w:cs="Arial (W1)"/>
      <w:b/>
      <w:bCs/>
      <w:i/>
      <w:iCs/>
      <w:sz w:val="32"/>
      <w:szCs w:val="32"/>
      <w:lang w:eastAsia="en-US"/>
    </w:rPr>
  </w:style>
  <w:style w:type="paragraph" w:customStyle="1" w:styleId="ConfAuthorName">
    <w:name w:val="Conf Author Name"/>
    <w:basedOn w:val="Conf-AuthorName"/>
    <w:link w:val="ConfAuthorNameChar"/>
    <w:qFormat/>
    <w:rsid w:val="00B64A7C"/>
  </w:style>
  <w:style w:type="paragraph" w:customStyle="1" w:styleId="ConfAuthorDetails">
    <w:name w:val="Conf Author Details"/>
    <w:basedOn w:val="Conf-AuthorDetails"/>
    <w:link w:val="ConfAuthorDetailsChar"/>
    <w:qFormat/>
    <w:rsid w:val="00B64A7C"/>
  </w:style>
  <w:style w:type="character" w:customStyle="1" w:styleId="Conf-AuthorNameChar">
    <w:name w:val="Conf - Author Name Char"/>
    <w:basedOn w:val="DefaultParagraphFont"/>
    <w:link w:val="Conf-AuthorName"/>
    <w:uiPriority w:val="99"/>
    <w:rsid w:val="00B64A7C"/>
    <w:rPr>
      <w:rFonts w:ascii="Arial" w:hAnsi="Arial" w:cs="Arial"/>
      <w:i/>
      <w:iCs/>
      <w:sz w:val="24"/>
      <w:szCs w:val="24"/>
      <w:lang w:eastAsia="en-US"/>
    </w:rPr>
  </w:style>
  <w:style w:type="character" w:customStyle="1" w:styleId="ConfAuthorNameChar">
    <w:name w:val="Conf Author Name Char"/>
    <w:basedOn w:val="Conf-AuthorNameChar"/>
    <w:link w:val="ConfAuthorName"/>
    <w:rsid w:val="00B64A7C"/>
    <w:rPr>
      <w:rFonts w:ascii="Arial" w:hAnsi="Arial" w:cs="Arial"/>
      <w:i/>
      <w:iCs/>
      <w:sz w:val="24"/>
      <w:szCs w:val="24"/>
      <w:lang w:eastAsia="en-US"/>
    </w:rPr>
  </w:style>
  <w:style w:type="paragraph" w:customStyle="1" w:styleId="Conf-AbstractHeading">
    <w:name w:val="Conf - Abstract Heading"/>
    <w:basedOn w:val="Conf-Abstract"/>
    <w:link w:val="Conf-AbstractHeadingChar"/>
    <w:qFormat/>
    <w:rsid w:val="00B64A7C"/>
  </w:style>
  <w:style w:type="character" w:customStyle="1" w:styleId="Conf-AuthorDetailsChar">
    <w:name w:val="Conf - Author Details Char"/>
    <w:basedOn w:val="DefaultParagraphFont"/>
    <w:link w:val="Conf-AuthorDetails"/>
    <w:uiPriority w:val="99"/>
    <w:rsid w:val="00B64A7C"/>
    <w:rPr>
      <w:rFonts w:ascii="Arial" w:hAnsi="Arial" w:cs="Arial"/>
      <w:i/>
      <w:iCs/>
      <w:lang w:eastAsia="en-US"/>
    </w:rPr>
  </w:style>
  <w:style w:type="character" w:customStyle="1" w:styleId="ConfAuthorDetailsChar">
    <w:name w:val="Conf Author Details Char"/>
    <w:basedOn w:val="Conf-AuthorDetailsChar"/>
    <w:link w:val="ConfAuthorDetails"/>
    <w:rsid w:val="00B64A7C"/>
    <w:rPr>
      <w:rFonts w:ascii="Arial" w:hAnsi="Arial" w:cs="Arial"/>
      <w:i/>
      <w:iCs/>
      <w:lang w:eastAsia="en-US"/>
    </w:rPr>
  </w:style>
  <w:style w:type="character" w:customStyle="1" w:styleId="Conf-AbstractChar">
    <w:name w:val="Conf - Abstract Char"/>
    <w:basedOn w:val="DefaultParagraphFont"/>
    <w:link w:val="Conf-Abstract"/>
    <w:uiPriority w:val="99"/>
    <w:rsid w:val="00B64A7C"/>
    <w:rPr>
      <w:rFonts w:ascii="Arial" w:hAnsi="Arial" w:cs="Arial"/>
      <w:b/>
      <w:bCs/>
      <w:sz w:val="24"/>
      <w:szCs w:val="24"/>
      <w:lang w:eastAsia="en-US"/>
    </w:rPr>
  </w:style>
  <w:style w:type="character" w:customStyle="1" w:styleId="Conf-AbstractHeadingChar">
    <w:name w:val="Conf - Abstract Heading Char"/>
    <w:basedOn w:val="Conf-AbstractChar"/>
    <w:link w:val="Conf-AbstractHeading"/>
    <w:rsid w:val="00B64A7C"/>
    <w:rPr>
      <w:rFonts w:ascii="Arial" w:hAnsi="Arial" w:cs="Arial"/>
      <w:b/>
      <w:bCs/>
      <w:sz w:val="24"/>
      <w:szCs w:val="24"/>
      <w:lang w:eastAsia="en-US"/>
    </w:rPr>
  </w:style>
  <w:style w:type="paragraph" w:styleId="Quote">
    <w:name w:val="Quote"/>
    <w:basedOn w:val="Conf-Blockquote"/>
    <w:next w:val="Normal"/>
    <w:link w:val="QuoteChar"/>
    <w:uiPriority w:val="29"/>
    <w:qFormat/>
    <w:rsid w:val="00B64A7C"/>
  </w:style>
  <w:style w:type="character" w:customStyle="1" w:styleId="Conf-AbstracttextChar">
    <w:name w:val="Conf - Abstract text Char"/>
    <w:basedOn w:val="DefaultParagraphFont"/>
    <w:link w:val="Conf-Abstracttext"/>
    <w:uiPriority w:val="99"/>
    <w:rsid w:val="00B64A7C"/>
    <w:rPr>
      <w:lang w:eastAsia="en-US"/>
    </w:rPr>
  </w:style>
  <w:style w:type="character" w:customStyle="1" w:styleId="QuoteChar">
    <w:name w:val="Quote Char"/>
    <w:basedOn w:val="DefaultParagraphFont"/>
    <w:link w:val="Quote"/>
    <w:uiPriority w:val="29"/>
    <w:rsid w:val="00B64A7C"/>
    <w:rPr>
      <w:lang w:val="en-AU" w:eastAsia="en-US"/>
    </w:rPr>
  </w:style>
  <w:style w:type="paragraph" w:customStyle="1" w:styleId="ListBulleted">
    <w:name w:val="List Bulleted"/>
    <w:basedOn w:val="Conf-BulletedList"/>
    <w:link w:val="ListBulletedChar"/>
    <w:qFormat/>
    <w:rsid w:val="00B64A7C"/>
  </w:style>
  <w:style w:type="paragraph" w:customStyle="1" w:styleId="ListNumbered">
    <w:name w:val="List Numbered"/>
    <w:basedOn w:val="Conf-orderedlist1"/>
    <w:link w:val="ListNumberedChar"/>
    <w:qFormat/>
    <w:rsid w:val="00103C61"/>
    <w:pPr>
      <w:numPr>
        <w:numId w:val="18"/>
      </w:numPr>
      <w:ind w:left="284" w:hanging="284"/>
    </w:pPr>
  </w:style>
  <w:style w:type="character" w:customStyle="1" w:styleId="Conf-BulletedListChar">
    <w:name w:val="Conf - Bulleted List Char"/>
    <w:basedOn w:val="DefaultParagraphFont"/>
    <w:link w:val="Conf-BulletedList"/>
    <w:uiPriority w:val="99"/>
    <w:rsid w:val="00B64A7C"/>
    <w:rPr>
      <w:lang w:val="en-AU" w:eastAsia="en-US"/>
    </w:rPr>
  </w:style>
  <w:style w:type="character" w:customStyle="1" w:styleId="ListBulletedChar">
    <w:name w:val="List Bulleted Char"/>
    <w:basedOn w:val="Conf-BulletedListChar"/>
    <w:link w:val="ListBulleted"/>
    <w:rsid w:val="00B64A7C"/>
    <w:rPr>
      <w:lang w:val="en-AU" w:eastAsia="en-US"/>
    </w:rPr>
  </w:style>
  <w:style w:type="paragraph" w:customStyle="1" w:styleId="TableCaption">
    <w:name w:val="Table Caption"/>
    <w:basedOn w:val="Conf-TableCaption"/>
    <w:link w:val="TableCaptionChar"/>
    <w:rsid w:val="00B64A7C"/>
  </w:style>
  <w:style w:type="character" w:customStyle="1" w:styleId="Conf-orderedlist1Char">
    <w:name w:val="Conf - ordered list 1 Char"/>
    <w:basedOn w:val="DefaultParagraphFont"/>
    <w:link w:val="Conf-orderedlist1"/>
    <w:uiPriority w:val="99"/>
    <w:rsid w:val="00B64A7C"/>
    <w:rPr>
      <w:lang w:eastAsia="en-US"/>
    </w:rPr>
  </w:style>
  <w:style w:type="character" w:customStyle="1" w:styleId="ListNumberedChar">
    <w:name w:val="List Numbered Char"/>
    <w:basedOn w:val="Conf-orderedlist1Char"/>
    <w:link w:val="ListNumbered"/>
    <w:rsid w:val="00103C61"/>
    <w:rPr>
      <w:lang w:eastAsia="en-US"/>
    </w:rPr>
  </w:style>
  <w:style w:type="paragraph" w:customStyle="1" w:styleId="Conf-ReferenceHeader">
    <w:name w:val="Conf - Reference Header"/>
    <w:basedOn w:val="Conf-ReferencesHeading"/>
    <w:link w:val="Conf-ReferenceHeaderChar"/>
    <w:qFormat/>
    <w:rsid w:val="00F8068C"/>
  </w:style>
  <w:style w:type="character" w:customStyle="1" w:styleId="Conf-TableCaptionChar">
    <w:name w:val="Conf - Table Caption Char"/>
    <w:basedOn w:val="DefaultParagraphFont"/>
    <w:link w:val="Conf-TableCaption"/>
    <w:uiPriority w:val="99"/>
    <w:rsid w:val="00B64A7C"/>
    <w:rPr>
      <w:b/>
      <w:bCs/>
      <w:lang w:eastAsia="en-US"/>
    </w:rPr>
  </w:style>
  <w:style w:type="character" w:customStyle="1" w:styleId="TableCaptionChar">
    <w:name w:val="Table Caption Char"/>
    <w:basedOn w:val="Conf-TableCaptionChar"/>
    <w:link w:val="TableCaption"/>
    <w:rsid w:val="00B64A7C"/>
    <w:rPr>
      <w:b/>
      <w:bCs/>
      <w:lang w:eastAsia="en-US"/>
    </w:rPr>
  </w:style>
  <w:style w:type="paragraph" w:customStyle="1" w:styleId="Referencetext">
    <w:name w:val="Reference text"/>
    <w:basedOn w:val="Conf-References"/>
    <w:link w:val="ReferencetextChar"/>
    <w:qFormat/>
    <w:rsid w:val="00F8068C"/>
  </w:style>
  <w:style w:type="character" w:customStyle="1" w:styleId="Conf-ReferencesHeadingChar">
    <w:name w:val="Conf - References Heading Char"/>
    <w:basedOn w:val="DefaultParagraphFont"/>
    <w:link w:val="Conf-ReferencesHeading"/>
    <w:uiPriority w:val="99"/>
    <w:rsid w:val="00F8068C"/>
    <w:rPr>
      <w:rFonts w:ascii="Arial" w:hAnsi="Arial" w:cs="Arial"/>
      <w:b/>
      <w:bCs/>
      <w:sz w:val="24"/>
      <w:szCs w:val="24"/>
      <w:lang w:eastAsia="en-US"/>
    </w:rPr>
  </w:style>
  <w:style w:type="character" w:customStyle="1" w:styleId="Conf-ReferenceHeaderChar">
    <w:name w:val="Conf - Reference Header Char"/>
    <w:basedOn w:val="Conf-ReferencesHeadingChar"/>
    <w:link w:val="Conf-ReferenceHeader"/>
    <w:rsid w:val="00F8068C"/>
    <w:rPr>
      <w:rFonts w:ascii="Arial" w:hAnsi="Arial" w:cs="Arial"/>
      <w:b/>
      <w:bCs/>
      <w:sz w:val="24"/>
      <w:szCs w:val="24"/>
      <w:lang w:eastAsia="en-US"/>
    </w:rPr>
  </w:style>
  <w:style w:type="character" w:customStyle="1" w:styleId="Conf-ReferencesChar">
    <w:name w:val="Conf - References Char"/>
    <w:basedOn w:val="DefaultParagraphFont"/>
    <w:link w:val="Conf-References"/>
    <w:uiPriority w:val="99"/>
    <w:rsid w:val="00F8068C"/>
    <w:rPr>
      <w:lang w:val="en-AU" w:eastAsia="en-US"/>
    </w:rPr>
  </w:style>
  <w:style w:type="character" w:customStyle="1" w:styleId="ReferencetextChar">
    <w:name w:val="Reference text Char"/>
    <w:basedOn w:val="Conf-ReferencesChar"/>
    <w:link w:val="Referencetext"/>
    <w:rsid w:val="00F8068C"/>
    <w:rPr>
      <w:lang w:val="en-AU" w:eastAsia="en-US"/>
    </w:rPr>
  </w:style>
  <w:style w:type="paragraph" w:customStyle="1" w:styleId="EndNoteBibliography">
    <w:name w:val="EndNote Bibliography"/>
    <w:basedOn w:val="Normal"/>
    <w:link w:val="EndNoteBibliographyChar"/>
    <w:rsid w:val="009C73EE"/>
    <w:rPr>
      <w:rFonts w:eastAsiaTheme="minorHAnsi"/>
      <w:noProof/>
      <w:szCs w:val="24"/>
      <w:lang w:val="en-AU" w:eastAsia="en-AU"/>
    </w:rPr>
  </w:style>
  <w:style w:type="character" w:customStyle="1" w:styleId="EndNoteBibliographyChar">
    <w:name w:val="EndNote Bibliography Char"/>
    <w:basedOn w:val="DefaultParagraphFont"/>
    <w:link w:val="EndNoteBibliography"/>
    <w:rsid w:val="009C73EE"/>
    <w:rPr>
      <w:rFonts w:eastAsiaTheme="minorHAnsi"/>
      <w:noProof/>
      <w:szCs w:val="24"/>
      <w:lang w:val="en-AU" w:eastAsia="en-AU"/>
    </w:rPr>
  </w:style>
  <w:style w:type="character" w:styleId="FollowedHyperlink">
    <w:name w:val="FollowedHyperlink"/>
    <w:basedOn w:val="DefaultParagraphFont"/>
    <w:uiPriority w:val="99"/>
    <w:semiHidden/>
    <w:unhideWhenUsed/>
    <w:rsid w:val="000B0B17"/>
    <w:rPr>
      <w:color w:val="800080" w:themeColor="followedHyperlink"/>
      <w:u w:val="single"/>
    </w:rPr>
  </w:style>
  <w:style w:type="character" w:styleId="CommentReference">
    <w:name w:val="annotation reference"/>
    <w:basedOn w:val="DefaultParagraphFont"/>
    <w:uiPriority w:val="99"/>
    <w:semiHidden/>
    <w:unhideWhenUsed/>
    <w:rsid w:val="00580645"/>
    <w:rPr>
      <w:sz w:val="18"/>
      <w:szCs w:val="18"/>
    </w:rPr>
  </w:style>
  <w:style w:type="paragraph" w:styleId="CommentText">
    <w:name w:val="annotation text"/>
    <w:basedOn w:val="Normal"/>
    <w:link w:val="CommentTextChar"/>
    <w:uiPriority w:val="99"/>
    <w:semiHidden/>
    <w:unhideWhenUsed/>
    <w:rsid w:val="00580645"/>
    <w:rPr>
      <w:rFonts w:asciiTheme="minorHAnsi" w:eastAsiaTheme="minorEastAsia" w:hAnsiTheme="minorHAnsi" w:cstheme="minorBidi"/>
      <w:sz w:val="24"/>
      <w:szCs w:val="24"/>
      <w:lang w:val="en-AU"/>
    </w:rPr>
  </w:style>
  <w:style w:type="character" w:customStyle="1" w:styleId="CommentTextChar">
    <w:name w:val="Comment Text Char"/>
    <w:basedOn w:val="DefaultParagraphFont"/>
    <w:link w:val="CommentText"/>
    <w:uiPriority w:val="99"/>
    <w:semiHidden/>
    <w:rsid w:val="00580645"/>
    <w:rPr>
      <w:rFonts w:asciiTheme="minorHAnsi" w:eastAsiaTheme="minorEastAsia" w:hAnsiTheme="minorHAnsi" w:cstheme="minorBidi"/>
      <w:sz w:val="24"/>
      <w:szCs w:val="24"/>
      <w:lang w:val="en-AU" w:eastAsia="en-US"/>
    </w:rPr>
  </w:style>
  <w:style w:type="paragraph" w:styleId="ListParagraph">
    <w:name w:val="List Paragraph"/>
    <w:basedOn w:val="Normal"/>
    <w:uiPriority w:val="34"/>
    <w:qFormat/>
    <w:rsid w:val="0013566D"/>
    <w:pPr>
      <w:ind w:left="720"/>
    </w:pPr>
    <w:rPr>
      <w:rFonts w:eastAsia="SimSun" w:cs="Angsana New"/>
      <w:sz w:val="24"/>
      <w:szCs w:val="24"/>
      <w:lang w:val="en-AU" w:eastAsia="zh-CN"/>
    </w:rPr>
  </w:style>
  <w:style w:type="character" w:styleId="PageNumber">
    <w:name w:val="page number"/>
    <w:basedOn w:val="DefaultParagraphFont"/>
    <w:uiPriority w:val="99"/>
    <w:semiHidden/>
    <w:unhideWhenUsed/>
    <w:rsid w:val="00D1000C"/>
  </w:style>
  <w:style w:type="paragraph" w:styleId="CommentSubject">
    <w:name w:val="annotation subject"/>
    <w:basedOn w:val="CommentText"/>
    <w:next w:val="CommentText"/>
    <w:link w:val="CommentSubjectChar"/>
    <w:uiPriority w:val="99"/>
    <w:semiHidden/>
    <w:unhideWhenUsed/>
    <w:rsid w:val="006917C2"/>
    <w:rPr>
      <w:rFonts w:ascii="Times New Roman" w:eastAsia="Times New Roman" w:hAnsi="Times New Roman" w:cs="Times New Roman"/>
      <w:b/>
      <w:bCs/>
      <w:sz w:val="20"/>
      <w:szCs w:val="20"/>
      <w:lang w:val="en-GB"/>
    </w:rPr>
  </w:style>
  <w:style w:type="character" w:customStyle="1" w:styleId="CommentSubjectChar">
    <w:name w:val="Comment Subject Char"/>
    <w:basedOn w:val="CommentTextChar"/>
    <w:link w:val="CommentSubject"/>
    <w:uiPriority w:val="99"/>
    <w:semiHidden/>
    <w:rsid w:val="006917C2"/>
    <w:rPr>
      <w:rFonts w:asciiTheme="minorHAnsi" w:eastAsiaTheme="minorEastAsia" w:hAnsiTheme="minorHAnsi" w:cstheme="minorBidi"/>
      <w:b/>
      <w:bCs/>
      <w:sz w:val="24"/>
      <w:szCs w:val="24"/>
      <w:lang w:val="en-AU" w:eastAsia="en-US"/>
    </w:rPr>
  </w:style>
  <w:style w:type="paragraph" w:customStyle="1" w:styleId="EndNoteBibliographyTitle">
    <w:name w:val="EndNote Bibliography Title"/>
    <w:basedOn w:val="Normal"/>
    <w:link w:val="EndNoteBibliographyTitleChar"/>
    <w:rsid w:val="004E4B33"/>
    <w:pPr>
      <w:jc w:val="center"/>
    </w:pPr>
    <w:rPr>
      <w:noProof/>
      <w:lang w:val="en-US"/>
    </w:rPr>
  </w:style>
  <w:style w:type="character" w:customStyle="1" w:styleId="EndNoteBibliographyTitleChar">
    <w:name w:val="EndNote Bibliography Title Char"/>
    <w:basedOn w:val="DefaultParagraphFont"/>
    <w:link w:val="EndNoteBibliographyTitle"/>
    <w:rsid w:val="004E4B33"/>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999439">
      <w:bodyDiv w:val="1"/>
      <w:marLeft w:val="0"/>
      <w:marRight w:val="0"/>
      <w:marTop w:val="0"/>
      <w:marBottom w:val="0"/>
      <w:divBdr>
        <w:top w:val="none" w:sz="0" w:space="0" w:color="auto"/>
        <w:left w:val="none" w:sz="0" w:space="0" w:color="auto"/>
        <w:bottom w:val="none" w:sz="0" w:space="0" w:color="auto"/>
        <w:right w:val="none" w:sz="0" w:space="0" w:color="auto"/>
      </w:divBdr>
      <w:divsChild>
        <w:div w:id="1219898282">
          <w:marLeft w:val="0"/>
          <w:marRight w:val="0"/>
          <w:marTop w:val="0"/>
          <w:marBottom w:val="0"/>
          <w:divBdr>
            <w:top w:val="none" w:sz="0" w:space="0" w:color="auto"/>
            <w:left w:val="none" w:sz="0" w:space="0" w:color="auto"/>
            <w:bottom w:val="none" w:sz="0" w:space="0" w:color="auto"/>
            <w:right w:val="none" w:sz="0" w:space="0" w:color="auto"/>
          </w:divBdr>
          <w:divsChild>
            <w:div w:id="775563329">
              <w:marLeft w:val="0"/>
              <w:marRight w:val="0"/>
              <w:marTop w:val="0"/>
              <w:marBottom w:val="0"/>
              <w:divBdr>
                <w:top w:val="none" w:sz="0" w:space="0" w:color="auto"/>
                <w:left w:val="none" w:sz="0" w:space="0" w:color="auto"/>
                <w:bottom w:val="none" w:sz="0" w:space="0" w:color="auto"/>
                <w:right w:val="none" w:sz="0" w:space="0" w:color="auto"/>
              </w:divBdr>
              <w:divsChild>
                <w:div w:id="2011253690">
                  <w:marLeft w:val="0"/>
                  <w:marRight w:val="0"/>
                  <w:marTop w:val="0"/>
                  <w:marBottom w:val="0"/>
                  <w:divBdr>
                    <w:top w:val="none" w:sz="0" w:space="0" w:color="auto"/>
                    <w:left w:val="none" w:sz="0" w:space="0" w:color="auto"/>
                    <w:bottom w:val="none" w:sz="0" w:space="0" w:color="auto"/>
                    <w:right w:val="none" w:sz="0" w:space="0" w:color="auto"/>
                  </w:divBdr>
                  <w:divsChild>
                    <w:div w:id="99938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0566792">
      <w:bodyDiv w:val="1"/>
      <w:marLeft w:val="0"/>
      <w:marRight w:val="0"/>
      <w:marTop w:val="0"/>
      <w:marBottom w:val="0"/>
      <w:divBdr>
        <w:top w:val="none" w:sz="0" w:space="0" w:color="auto"/>
        <w:left w:val="none" w:sz="0" w:space="0" w:color="auto"/>
        <w:bottom w:val="none" w:sz="0" w:space="0" w:color="auto"/>
        <w:right w:val="none" w:sz="0" w:space="0" w:color="auto"/>
      </w:divBdr>
      <w:divsChild>
        <w:div w:id="1060593896">
          <w:marLeft w:val="0"/>
          <w:marRight w:val="0"/>
          <w:marTop w:val="0"/>
          <w:marBottom w:val="0"/>
          <w:divBdr>
            <w:top w:val="none" w:sz="0" w:space="0" w:color="auto"/>
            <w:left w:val="none" w:sz="0" w:space="0" w:color="auto"/>
            <w:bottom w:val="none" w:sz="0" w:space="0" w:color="auto"/>
            <w:right w:val="none" w:sz="0" w:space="0" w:color="auto"/>
          </w:divBdr>
          <w:divsChild>
            <w:div w:id="310642063">
              <w:marLeft w:val="0"/>
              <w:marRight w:val="0"/>
              <w:marTop w:val="0"/>
              <w:marBottom w:val="0"/>
              <w:divBdr>
                <w:top w:val="none" w:sz="0" w:space="0" w:color="auto"/>
                <w:left w:val="none" w:sz="0" w:space="0" w:color="auto"/>
                <w:bottom w:val="none" w:sz="0" w:space="0" w:color="auto"/>
                <w:right w:val="none" w:sz="0" w:space="0" w:color="auto"/>
              </w:divBdr>
              <w:divsChild>
                <w:div w:id="62601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healthinfonet.ecu.edu.au/key-resources/promotion-resources/?lid=17099" TargetMode="External"/><Relationship Id="rId12" Type="http://schemas.openxmlformats.org/officeDocument/2006/relationships/hyperlink" Target="https://www.universitiesaustralia.edu.au/uni-participation-quality/Indigenous-Higher-Education/Indigenous-Cultural-Competency-Framework/Indigenous-Cultural-Competency-Framework"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lancaster.ac.uk/fass/events/hecu8/keynote.htm" TargetMode="External"/><Relationship Id="rId9" Type="http://schemas.openxmlformats.org/officeDocument/2006/relationships/hyperlink" Target="http://www.lancaster.ac.uk/fass/events/hecu8/keynote.htm" TargetMode="External"/><Relationship Id="rId10" Type="http://schemas.openxmlformats.org/officeDocument/2006/relationships/hyperlink" Target="http://www.lancaster.ac.uk/fass/events/hecu8/keynot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482</Words>
  <Characters>31252</Characters>
  <Application>Microsoft Macintosh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NLC2012 Template</vt:lpstr>
    </vt:vector>
  </TitlesOfParts>
  <Company>CITY COLLEGE</Company>
  <LinksUpToDate>false</LinksUpToDate>
  <CharactersWithSpaces>36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LC2012 Template</dc:title>
  <dc:creator>Arlene Harvey</dc:creator>
  <cp:lastModifiedBy>Arlene Harvey</cp:lastModifiedBy>
  <cp:revision>3</cp:revision>
  <cp:lastPrinted>2016-06-29T02:42:00Z</cp:lastPrinted>
  <dcterms:created xsi:type="dcterms:W3CDTF">2016-06-29T04:12:00Z</dcterms:created>
  <dcterms:modified xsi:type="dcterms:W3CDTF">2016-06-29T04:12:00Z</dcterms:modified>
</cp:coreProperties>
</file>